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7777777"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Pr="00CE0389">
        <w:rPr>
          <w:rStyle w:val="FootnoteReference"/>
        </w:rPr>
        <w:footnoteReference w:id="1"/>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1EA0D0DA"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Transfers between routes in a public transit system are important for many users, but 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two data sources of</w:t>
      </w:r>
      <w:r>
        <w:rPr>
          <w:rFonts w:ascii="Times New Roman" w:eastAsia="Yu Mincho" w:hAnsi="Times New Roman" w:cs="Times New Roman"/>
          <w:sz w:val="24"/>
          <w:szCs w:val="24"/>
          <w:lang w:eastAsia="ja-JP"/>
        </w:rPr>
        <w:t xml:space="preserve"> schedule and real-time vehicle </w:t>
      </w:r>
      <w:r w:rsidR="006A5644">
        <w:rPr>
          <w:rFonts w:ascii="Times New Roman" w:eastAsia="Yu Mincho" w:hAnsi="Times New Roman" w:cs="Times New Roman"/>
          <w:sz w:val="24"/>
          <w:szCs w:val="24"/>
          <w:lang w:eastAsia="ja-JP"/>
        </w:rPr>
        <w:t>information: General Transit Feed Specification (GTFS) and Automatic Passenger Counter (APC) data</w:t>
      </w:r>
      <w:r>
        <w:rPr>
          <w:rFonts w:ascii="Times New Roman" w:eastAsia="Yu Mincho" w:hAnsi="Times New Roman" w:cs="Times New Roman"/>
          <w:sz w:val="24"/>
          <w:szCs w:val="24"/>
          <w:lang w:eastAsia="ja-JP"/>
        </w:rPr>
        <w:t xml:space="preserve"> for the transit authority in Columbus, Ohio.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 We also simulate the impacts of dedicated bus lanes (DBLs) on the overall transfer performance and different types of transfers. </w:t>
      </w:r>
      <w:r w:rsidR="00231898">
        <w:rPr>
          <w:rFonts w:ascii="Times New Roman" w:eastAsia="Yu Mincho" w:hAnsi="Times New Roman" w:cs="Times New Roman"/>
          <w:sz w:val="24"/>
          <w:szCs w:val="24"/>
          <w:lang w:eastAsia="ja-JP"/>
        </w:rPr>
        <w:t xml:space="preserve">We also conclude that it is </w:t>
      </w:r>
      <w:r w:rsidR="00636DD3">
        <w:rPr>
          <w:rFonts w:ascii="Times New Roman" w:eastAsia="Yu Mincho" w:hAnsi="Times New Roman" w:cs="Times New Roman"/>
          <w:sz w:val="24"/>
          <w:szCs w:val="24"/>
          <w:lang w:eastAsia="ja-JP"/>
        </w:rPr>
        <w:t>more effective</w:t>
      </w:r>
      <w:r w:rsidR="00231898">
        <w:rPr>
          <w:rFonts w:ascii="Times New Roman" w:eastAsia="Yu Mincho" w:hAnsi="Times New Roman" w:cs="Times New Roman"/>
          <w:sz w:val="24"/>
          <w:szCs w:val="24"/>
          <w:lang w:eastAsia="ja-JP"/>
        </w:rPr>
        <w:t xml:space="preserve"> to control delay, instead of synchronization, to reduce </w:t>
      </w:r>
      <w:r w:rsidR="00025604">
        <w:rPr>
          <w:rFonts w:ascii="Times New Roman" w:eastAsia="Yu Mincho" w:hAnsi="Times New Roman" w:cs="Times New Roman"/>
          <w:sz w:val="24"/>
          <w:szCs w:val="24"/>
          <w:lang w:eastAsia="ja-JP"/>
        </w:rPr>
        <w:t>transit user’s total time penalty</w:t>
      </w:r>
      <w:r w:rsidR="00231898">
        <w:rPr>
          <w:rFonts w:ascii="Times New Roman" w:eastAsia="Yu Mincho" w:hAnsi="Times New Roman" w:cs="Times New Roman"/>
          <w:sz w:val="24"/>
          <w:szCs w:val="24"/>
          <w:lang w:eastAsia="ja-JP"/>
        </w:rPr>
        <w:t xml:space="preserve">. </w:t>
      </w:r>
      <w:r w:rsidR="004204CE" w:rsidRPr="006E7486">
        <w:rPr>
          <w:rFonts w:ascii="Times New Roman" w:eastAsia="Yu Mincho" w:hAnsi="Times New Roman" w:cs="Times New Roman"/>
          <w:sz w:val="24"/>
          <w:szCs w:val="24"/>
          <w:u w:val="single"/>
          <w:lang w:eastAsia="ja-JP"/>
        </w:rPr>
        <w:t xml:space="preserve">We furthermore compare the results derived from different datasets and prove the risk to underestimate </w:t>
      </w:r>
      <w:r w:rsidR="00F91B00" w:rsidRPr="006E7486">
        <w:rPr>
          <w:rFonts w:ascii="Times New Roman" w:eastAsia="Yu Mincho" w:hAnsi="Times New Roman" w:cs="Times New Roman"/>
          <w:sz w:val="24"/>
          <w:szCs w:val="24"/>
          <w:u w:val="single"/>
          <w:lang w:eastAsia="ja-JP"/>
        </w:rPr>
        <w:t>the</w:t>
      </w:r>
      <w:r w:rsidR="004204CE" w:rsidRPr="006E7486">
        <w:rPr>
          <w:rFonts w:ascii="Times New Roman" w:eastAsia="Yu Mincho" w:hAnsi="Times New Roman" w:cs="Times New Roman"/>
          <w:sz w:val="24"/>
          <w:szCs w:val="24"/>
          <w:u w:val="single"/>
          <w:lang w:eastAsia="ja-JP"/>
        </w:rPr>
        <w:t xml:space="preserve"> indexes with only GTFS data source.</w:t>
      </w:r>
      <w:r w:rsidR="004204CE">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The r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7777777" w:rsidR="00491109" w:rsidRPr="009C05A6" w:rsidRDefault="00491109" w:rsidP="00491109">
      <w:pPr>
        <w:pStyle w:val="Formula"/>
        <w:rPr>
          <w:rFonts w:eastAsiaTheme="minorEastAsia"/>
          <w:lang w:eastAsia="zh-CN"/>
        </w:rPr>
      </w:pPr>
      <w:r>
        <w:t xml:space="preserve">Transfers between routes are an often necessary component of using public transit (PT).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onent of the system. However, PT delays, defined as a positive deviation of a transit vehicle’s actual arrival time from the scheduled time, are inevitable due to traffic, malfunctions, and other circumstances. A transit delay causing a user to miss an intended transfer between routes may impose a significant time penalty.</w:t>
      </w:r>
    </w:p>
    <w:p w14:paraId="1F46FE06" w14:textId="3ED7A595"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Transfers can be a useful component that improves the usability of PT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activities, transfer nodes efficiency, and PT 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real-time performance, especially using newly available real-time information data sources such as real-time vehicle locations. </w:t>
      </w:r>
      <w:r>
        <w:rPr>
          <w:rFonts w:ascii="Times New Roman" w:hAnsi="Times New Roman" w:cs="Times New Roman"/>
          <w:sz w:val="24"/>
          <w:szCs w:val="24"/>
        </w:rPr>
        <w:t>It is useful to develop an index and a system to measure the real-time performance of transfers in the PT system for planning and administrating purposes.</w:t>
      </w:r>
    </w:p>
    <w:p w14:paraId="018BE32E" w14:textId="4F9B260F" w:rsidR="00491109" w:rsidRPr="00792827"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is paper, we develop an analytical system for the evaluation of the transfer performance in an existing PT system.</w:t>
      </w:r>
      <w:r w:rsidR="00792827">
        <w:rPr>
          <w:rFonts w:ascii="Times New Roman" w:eastAsia="Yu Mincho" w:hAnsi="Times New Roman" w:cs="Times New Roman"/>
          <w:sz w:val="24"/>
          <w:szCs w:val="24"/>
          <w:lang w:eastAsia="ja-JP"/>
        </w:rPr>
        <w:t xml:space="preserve"> In response to the lack of transfer’s on-time performance</w:t>
      </w:r>
      <w:r w:rsidR="006557CF">
        <w:rPr>
          <w:rFonts w:ascii="Times New Roman" w:eastAsia="Yu Mincho" w:hAnsi="Times New Roman" w:cs="Times New Roman"/>
          <w:sz w:val="24"/>
          <w:szCs w:val="24"/>
          <w:lang w:eastAsia="ja-JP"/>
        </w:rPr>
        <w:t xml:space="preserve"> measurement</w:t>
      </w:r>
      <w:r w:rsidR="002637A9">
        <w:rPr>
          <w:rFonts w:ascii="Times New Roman" w:eastAsia="Yu Mincho" w:hAnsi="Times New Roman" w:cs="Times New Roman"/>
          <w:sz w:val="24"/>
          <w:szCs w:val="24"/>
          <w:lang w:eastAsia="ja-JP"/>
        </w:rPr>
        <w:t>, w</w:t>
      </w:r>
      <w:r>
        <w:rPr>
          <w:rFonts w:ascii="Times New Roman" w:eastAsia="Yu Mincho" w:hAnsi="Times New Roman" w:cs="Times New Roman"/>
          <w:sz w:val="24"/>
          <w:szCs w:val="24"/>
          <w:lang w:eastAsia="ja-JP"/>
        </w:rPr>
        <w:t>e develop two measures</w:t>
      </w:r>
      <w:r w:rsidR="00792827" w:rsidRPr="00792827">
        <w:rPr>
          <w:rFonts w:ascii="Times New Roman" w:eastAsia="Yu Mincho" w:hAnsi="Times New Roman" w:cs="Times New Roman"/>
          <w:sz w:val="24"/>
          <w:szCs w:val="24"/>
          <w:lang w:eastAsia="ja-JP"/>
        </w:rPr>
        <w:t xml:space="preserve"> </w:t>
      </w:r>
      <w:r w:rsidR="00792827">
        <w:rPr>
          <w:rFonts w:ascii="Times New Roman" w:eastAsia="Yu Mincho" w:hAnsi="Times New Roman" w:cs="Times New Roman"/>
          <w:sz w:val="24"/>
          <w:szCs w:val="24"/>
          <w:lang w:eastAsia="ja-JP"/>
        </w:rPr>
        <w:t>in the context of real-time data and methodology</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Central Ohio Transit Authority 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commentRangeStart w:id="0"/>
      <w:r>
        <w:rPr>
          <w:rFonts w:ascii="Times New Roman" w:eastAsia="Yu Mincho" w:hAnsi="Times New Roman" w:cs="Times New Roman"/>
          <w:b/>
          <w:sz w:val="24"/>
          <w:szCs w:val="24"/>
          <w:lang w:eastAsia="ja-JP"/>
        </w:rPr>
        <w:t>Literature review</w:t>
      </w:r>
      <w:commentRangeEnd w:id="0"/>
      <w:r w:rsidR="00FC445C">
        <w:rPr>
          <w:rStyle w:val="CommentReference"/>
        </w:rPr>
        <w:commentReference w:id="0"/>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40B3E37C" w:rsidR="00491109" w:rsidRPr="00171F17"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171F17">
        <w:rPr>
          <w:rFonts w:ascii="Times New Roman" w:eastAsia="Yu Mincho" w:hAnsi="Times New Roman" w:cs="Times New Roman"/>
          <w:sz w:val="24"/>
          <w:szCs w:val="24"/>
          <w:u w:val="single"/>
          <w:lang w:eastAsia="ja-JP"/>
        </w:rPr>
        <w:t>Traditional</w:t>
      </w:r>
      <w:r w:rsidR="009C05A6" w:rsidRPr="00171F17">
        <w:rPr>
          <w:rFonts w:ascii="Times New Roman" w:eastAsia="Yu Mincho" w:hAnsi="Times New Roman" w:cs="Times New Roman"/>
          <w:sz w:val="24"/>
          <w:szCs w:val="24"/>
          <w:u w:val="single"/>
          <w:lang w:eastAsia="ja-JP"/>
        </w:rPr>
        <w:t xml:space="preserve"> data versus </w:t>
      </w:r>
      <w:r w:rsidR="008A59A6" w:rsidRPr="00171F17">
        <w:rPr>
          <w:rFonts w:ascii="Times New Roman" w:eastAsia="Yu Mincho" w:hAnsi="Times New Roman" w:cs="Times New Roman"/>
          <w:sz w:val="24"/>
          <w:szCs w:val="24"/>
          <w:u w:val="single"/>
          <w:lang w:eastAsia="ja-JP"/>
        </w:rPr>
        <w:t xml:space="preserve">automatic </w:t>
      </w:r>
      <w:r w:rsidR="009C05A6" w:rsidRPr="00171F17">
        <w:rPr>
          <w:rFonts w:ascii="Times New Roman" w:eastAsia="Yu Mincho" w:hAnsi="Times New Roman" w:cs="Times New Roman"/>
          <w:sz w:val="24"/>
          <w:szCs w:val="24"/>
          <w:u w:val="single"/>
          <w:lang w:eastAsia="ja-JP"/>
        </w:rPr>
        <w:t>big</w:t>
      </w:r>
      <w:r w:rsidRPr="00171F17">
        <w:rPr>
          <w:rFonts w:ascii="Times New Roman" w:eastAsia="Yu Mincho" w:hAnsi="Times New Roman" w:cs="Times New Roman"/>
          <w:sz w:val="24"/>
          <w:szCs w:val="24"/>
          <w:u w:val="single"/>
          <w:lang w:eastAsia="ja-JP"/>
        </w:rPr>
        <w:t xml:space="preserve"> data</w:t>
      </w:r>
    </w:p>
    <w:p w14:paraId="516B5F4D" w14:textId="7F64153B" w:rsidR="00491109" w:rsidRDefault="008A59A6" w:rsidP="00491109">
      <w:pPr>
        <w:spacing w:line="240" w:lineRule="auto"/>
        <w:jc w:val="both"/>
        <w:rPr>
          <w:rFonts w:ascii="Times New Roman" w:eastAsia="Yu Mincho" w:hAnsi="Times New Roman" w:cs="Times New Roman"/>
          <w:sz w:val="24"/>
          <w:szCs w:val="24"/>
          <w:lang w:eastAsia="ja-JP"/>
        </w:rPr>
      </w:pPr>
      <w:r w:rsidRPr="008A59A6">
        <w:rPr>
          <w:rFonts w:ascii="Times New Roman" w:eastAsia="Yu Mincho" w:hAnsi="Times New Roman" w:cs="Times New Roman"/>
          <w:b/>
          <w:sz w:val="24"/>
          <w:szCs w:val="24"/>
          <w:lang w:eastAsia="ja-JP"/>
        </w:rPr>
        <w:t xml:space="preserve">Traditional data. </w:t>
      </w:r>
      <w:r w:rsidR="003A33CD">
        <w:rPr>
          <w:rFonts w:ascii="Times New Roman" w:eastAsia="Yu Mincho" w:hAnsi="Times New Roman" w:cs="Times New Roman"/>
          <w:b/>
          <w:sz w:val="24"/>
          <w:szCs w:val="24"/>
          <w:lang w:eastAsia="ja-JP"/>
        </w:rPr>
        <w:t xml:space="preserve"> </w:t>
      </w:r>
      <w:r w:rsidR="00020EE8">
        <w:rPr>
          <w:rFonts w:ascii="Times New Roman" w:eastAsia="Yu Mincho" w:hAnsi="Times New Roman" w:cs="Times New Roman"/>
          <w:sz w:val="24"/>
          <w:szCs w:val="24"/>
          <w:lang w:eastAsia="ja-JP"/>
        </w:rPr>
        <w:t>F</w:t>
      </w:r>
      <w:r w:rsidR="00060006">
        <w:rPr>
          <w:rFonts w:ascii="Times New Roman" w:eastAsia="Yu Mincho" w:hAnsi="Times New Roman" w:cs="Times New Roman"/>
          <w:sz w:val="24"/>
          <w:szCs w:val="24"/>
          <w:lang w:eastAsia="ja-JP"/>
        </w:rPr>
        <w:t>or transfer</w:t>
      </w:r>
      <w:r w:rsidR="00020EE8">
        <w:rPr>
          <w:rFonts w:ascii="Times New Roman" w:eastAsia="Yu Mincho" w:hAnsi="Times New Roman" w:cs="Times New Roman"/>
          <w:sz w:val="24"/>
          <w:szCs w:val="24"/>
          <w:lang w:eastAsia="ja-JP"/>
        </w:rPr>
        <w:t xml:space="preserve"> studies</w:t>
      </w:r>
      <w:r w:rsidR="00722546">
        <w:rPr>
          <w:rFonts w:ascii="Times New Roman" w:eastAsia="Yu Mincho" w:hAnsi="Times New Roman" w:cs="Times New Roman"/>
          <w:sz w:val="24"/>
          <w:szCs w:val="24"/>
          <w:lang w:eastAsia="ja-JP"/>
        </w:rPr>
        <w:t xml:space="preserve"> in the domain of </w:t>
      </w:r>
      <w:r w:rsidR="00BA1744">
        <w:rPr>
          <w:rFonts w:ascii="Times New Roman" w:eastAsia="Yu Mincho" w:hAnsi="Times New Roman" w:cs="Times New Roman"/>
          <w:sz w:val="24"/>
          <w:szCs w:val="24"/>
          <w:lang w:eastAsia="ja-JP"/>
        </w:rPr>
        <w:t xml:space="preserve">the </w:t>
      </w:r>
      <w:r w:rsidR="00722546">
        <w:rPr>
          <w:rFonts w:ascii="Times New Roman" w:eastAsia="Yu Mincho" w:hAnsi="Times New Roman" w:cs="Times New Roman"/>
          <w:sz w:val="24"/>
          <w:szCs w:val="24"/>
          <w:lang w:eastAsia="ja-JP"/>
        </w:rPr>
        <w:t>public transit</w:t>
      </w:r>
      <w:r w:rsidR="00020EE8">
        <w:rPr>
          <w:rFonts w:ascii="Times New Roman" w:eastAsia="Yu Mincho" w:hAnsi="Times New Roman" w:cs="Times New Roman"/>
          <w:sz w:val="24"/>
          <w:szCs w:val="24"/>
          <w:lang w:eastAsia="ja-JP"/>
        </w:rPr>
        <w:t>, t</w:t>
      </w:r>
      <w:r w:rsidR="00491109">
        <w:rPr>
          <w:rFonts w:ascii="Times New Roman" w:eastAsia="Yu Mincho" w:hAnsi="Times New Roman" w:cs="Times New Roman"/>
          <w:sz w:val="24"/>
          <w:szCs w:val="24"/>
          <w:lang w:eastAsia="ja-JP"/>
        </w:rPr>
        <w:t>raditional 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re collected deliberately for </w:t>
      </w:r>
      <w:r w:rsidR="004E5439">
        <w:rPr>
          <w:rFonts w:ascii="Times New Roman" w:eastAsia="Yu Mincho" w:hAnsi="Times New Roman" w:cs="Times New Roman"/>
          <w:sz w:val="24"/>
          <w:szCs w:val="24"/>
          <w:lang w:eastAsia="ja-JP"/>
        </w:rPr>
        <w:t xml:space="preserve">theory-driven </w:t>
      </w:r>
      <w:r w:rsidR="00491109">
        <w:rPr>
          <w:rFonts w:ascii="Times New Roman" w:eastAsia="Yu Mincho" w:hAnsi="Times New Roman" w:cs="Times New Roman"/>
          <w:sz w:val="24"/>
          <w:szCs w:val="24"/>
          <w:lang w:eastAsia="ja-JP"/>
        </w:rPr>
        <w:t>research questions, often using dedicated GPS receivers and survey instruments. While these data have been proven useful, there are several issues that limit the usefulness of studies based on these data sources.</w:t>
      </w:r>
    </w:p>
    <w:p w14:paraId="1F33E637" w14:textId="43C3C27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w:t>
      </w:r>
      <w:r>
        <w:rPr>
          <w:rFonts w:ascii="Times New Roman" w:eastAsia="Yu Mincho" w:hAnsi="Times New Roman" w:cs="Times New Roman"/>
          <w:sz w:val="24"/>
          <w:szCs w:val="24"/>
          <w:lang w:eastAsia="ja-JP"/>
        </w:rPr>
        <w:lastRenderedPageBreak/>
        <w:t xml:space="preserve">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have heterogeneous, study-specific data sources that may be difficult to reproduce in other settings.  </w:t>
      </w:r>
    </w:p>
    <w:p w14:paraId="25138C45" w14:textId="49080EF2" w:rsidR="00491109" w:rsidRPr="00695342"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traditional data are expensive and time-consuming to collect. For example, Guo and Wilson (2011) </w:t>
      </w:r>
      <w:commentRangeStart w:id="1"/>
      <w:r>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w:t>
      </w:r>
      <w:commentRangeEnd w:id="1"/>
      <w:r w:rsidR="001A19D6">
        <w:rPr>
          <w:rStyle w:val="CommentReference"/>
        </w:rPr>
        <w:commentReference w:id="1"/>
      </w:r>
      <w:r>
        <w:rPr>
          <w:rFonts w:ascii="Times New Roman" w:eastAsia="Yu Mincho" w:hAnsi="Times New Roman" w:cs="Times New Roman"/>
          <w:sz w:val="24"/>
          <w:szCs w:val="24"/>
          <w:lang w:eastAsia="ja-JP"/>
        </w:rPr>
        <w:t>special purpose station inventory, direct enquiry and field survey databases. This requires substantial time and resources, often for relatively small volume of data. Therefore, it can be challenging to cover the whole PT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Bovy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68F5282D" w:rsidR="00612C75" w:rsidRDefault="0011083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w:t>
      </w:r>
      <w:r w:rsidRPr="00110835">
        <w:rPr>
          <w:rFonts w:ascii="Times New Roman" w:eastAsia="Yu Mincho" w:hAnsi="Times New Roman" w:cs="Times New Roman"/>
          <w:b/>
          <w:sz w:val="24"/>
          <w:szCs w:val="24"/>
          <w:lang w:eastAsia="ja-JP"/>
        </w:rPr>
        <w:t>ig data.</w:t>
      </w:r>
      <w:r>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transportation data collection and sharing technologies. The emergence of </w:t>
      </w:r>
      <w:r w:rsidR="00F851B8" w:rsidRPr="0064001C">
        <w:rPr>
          <w:rFonts w:ascii="Times New Roman" w:eastAsia="Yu Mincho" w:hAnsi="Times New Roman" w:cs="Times New Roman"/>
          <w:i/>
          <w:sz w:val="24"/>
          <w:szCs w:val="24"/>
          <w:lang w:eastAsia="ja-JP"/>
        </w:rPr>
        <w:t>Big Data</w:t>
      </w:r>
      <w:r w:rsidR="00F851B8">
        <w:rPr>
          <w:rFonts w:ascii="Times New Roman" w:eastAsia="Yu Mincho" w:hAnsi="Times New Roman" w:cs="Times New Roman"/>
          <w:sz w:val="24"/>
          <w:szCs w:val="24"/>
          <w:lang w:eastAsia="ja-JP"/>
        </w:rPr>
        <w:t xml:space="preserve"> and </w:t>
      </w:r>
      <w:r w:rsidR="00844950">
        <w:rPr>
          <w:rFonts w:ascii="Times New Roman" w:eastAsia="Yu Mincho" w:hAnsi="Times New Roman" w:cs="Times New Roman"/>
          <w:sz w:val="24"/>
          <w:szCs w:val="24"/>
          <w:lang w:eastAsia="ja-JP"/>
        </w:rPr>
        <w:t xml:space="preserve">corresponding data-driven methods show a new way to </w:t>
      </w:r>
      <w:r w:rsidR="00637433">
        <w:rPr>
          <w:rFonts w:ascii="Times New Roman" w:eastAsia="Yu Mincho" w:hAnsi="Times New Roman" w:cs="Times New Roman"/>
          <w:sz w:val="24"/>
          <w:szCs w:val="24"/>
          <w:lang w:eastAsia="ja-JP"/>
        </w:rPr>
        <w:t>overcome</w:t>
      </w:r>
      <w:r w:rsidR="00844950">
        <w:rPr>
          <w:rFonts w:ascii="Times New Roman" w:eastAsia="Yu Mincho" w:hAnsi="Times New Roman" w:cs="Times New Roman"/>
          <w:sz w:val="24"/>
          <w:szCs w:val="24"/>
          <w:lang w:eastAsia="ja-JP"/>
        </w:rPr>
        <w:t xml:space="preserve"> the existing flaws of traditional data.</w:t>
      </w:r>
      <w:r w:rsidR="00612C75">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 under different circumstances. A universally accepted definition can be generally categorized as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 xml:space="preserve">. The widespread application of advanced transmission, data storage, and </w:t>
      </w:r>
      <w:r w:rsidR="00391233">
        <w:rPr>
          <w:rFonts w:ascii="Times New Roman" w:hAnsi="Times New Roman" w:cs="Times New Roman" w:hint="eastAsia"/>
          <w:sz w:val="24"/>
          <w:szCs w:val="24"/>
        </w:rPr>
        <w:t>com</w:t>
      </w:r>
      <w:r w:rsidR="00391233">
        <w:rPr>
          <w:rFonts w:ascii="Times New Roman" w:hAnsi="Times New Roman" w:cs="Times New Roman"/>
          <w:sz w:val="24"/>
          <w:szCs w:val="24"/>
        </w:rPr>
        <w:t>putation</w:t>
      </w:r>
      <w:r w:rsidR="00F851B8">
        <w:rPr>
          <w:rFonts w:ascii="Times New Roman" w:hAnsi="Times New Roman" w:cs="Times New Roman"/>
          <w:sz w:val="24"/>
          <w:szCs w:val="24"/>
        </w:rPr>
        <w:t xml:space="preserve">al infrastructure </w:t>
      </w:r>
      <w:r w:rsidR="00391233">
        <w:rPr>
          <w:rFonts w:ascii="Times New Roman" w:hAnsi="Times New Roman" w:cs="Times New Roman"/>
          <w:sz w:val="24"/>
          <w:szCs w:val="24"/>
        </w:rPr>
        <w:t xml:space="preserve">and rapid progress of information and communication technologies (ICTs) provide the technical support for the Big Data </w:t>
      </w:r>
      <w:r w:rsidR="00391233">
        <w:rPr>
          <w:rFonts w:ascii="Times New Roman" w:hAnsi="Times New Roman" w:cs="Times New Roman"/>
          <w:sz w:val="24"/>
          <w:szCs w:val="24"/>
        </w:rPr>
        <w:fldChar w:fldCharType="begin" w:fldLock="1"/>
      </w:r>
      <w:r w:rsidR="00391233">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391233">
        <w:rPr>
          <w:rFonts w:ascii="Times New Roman" w:hAnsi="Times New Roman" w:cs="Times New Roman"/>
          <w:sz w:val="24"/>
          <w:szCs w:val="24"/>
        </w:rPr>
        <w:fldChar w:fldCharType="separate"/>
      </w:r>
      <w:r w:rsidR="00391233" w:rsidRPr="00CA511B">
        <w:rPr>
          <w:rFonts w:ascii="Times New Roman" w:hAnsi="Times New Roman" w:cs="Times New Roman"/>
          <w:noProof/>
          <w:sz w:val="24"/>
          <w:szCs w:val="24"/>
        </w:rPr>
        <w:t>(Hilbert, 2016)</w:t>
      </w:r>
      <w:r w:rsidR="00391233">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p>
    <w:p w14:paraId="6190BC0A" w14:textId="3E713AEA"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PT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fer performance in a PT system.</w:t>
      </w:r>
    </w:p>
    <w:p w14:paraId="7F236A51" w14:textId="144309BB"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However, big data has its own inherent issues. Among the three “Vs”, high variety shows the heterogeneity of the big data</w:t>
      </w:r>
      <w:r w:rsidR="0045276C">
        <w:rPr>
          <w:rFonts w:ascii="Times New Roman" w:eastAsia="Yu Mincho" w:hAnsi="Times New Roman" w:cs="Times New Roman"/>
          <w:sz w:val="24"/>
          <w:szCs w:val="24"/>
          <w:lang w:eastAsia="ja-JP"/>
        </w:rPr>
        <w:t xml:space="preserve">: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 xml:space="preserve">structured data,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w:t>
      </w:r>
      <w:r>
        <w:rPr>
          <w:rFonts w:ascii="Times New Roman" w:eastAsia="Yu Mincho" w:hAnsi="Times New Roman" w:cs="Times New Roman"/>
          <w:sz w:val="24"/>
          <w:szCs w:val="24"/>
          <w:lang w:eastAsia="ja-JP"/>
        </w:rPr>
        <w:lastRenderedPageBreak/>
        <w:t>metadat</w:t>
      </w:r>
      <w:r w:rsidR="00177107">
        <w:rPr>
          <w:rFonts w:ascii="Times New Roman" w:eastAsia="Yu Mincho" w:hAnsi="Times New Roman" w:cs="Times New Roman"/>
          <w:sz w:val="24"/>
          <w:szCs w:val="24"/>
          <w:lang w:eastAsia="ja-JP"/>
        </w:rPr>
        <w:t>a, and lack of quality control all make automated</w:t>
      </w:r>
      <w:r w:rsidR="002227E9">
        <w:rPr>
          <w:rFonts w:ascii="Times New Roman" w:eastAsia="Yu Mincho" w:hAnsi="Times New Roman" w:cs="Times New Roman"/>
          <w:sz w:val="24"/>
          <w:szCs w:val="24"/>
          <w:lang w:eastAsia="ja-JP"/>
        </w:rPr>
        <w:t>-generated</w:t>
      </w:r>
      <w:r w:rsidR="00177107">
        <w:rPr>
          <w:rFonts w:ascii="Times New Roman" w:eastAsia="Yu Mincho" w:hAnsi="Times New Roman" w:cs="Times New Roman"/>
          <w:sz w:val="24"/>
          <w:szCs w:val="24"/>
          <w:lang w:eastAsia="ja-JP"/>
        </w:rPr>
        <w:t xml:space="preserve"> big data hard to work with</w:t>
      </w:r>
      <w:r w:rsidR="00A1480C">
        <w:rPr>
          <w:rFonts w:ascii="Times New Roman" w:eastAsia="Yu Mincho" w:hAnsi="Times New Roman" w:cs="Times New Roman"/>
          <w:sz w:val="24"/>
          <w:szCs w:val="24"/>
          <w:lang w:eastAsia="ja-JP"/>
        </w:rPr>
        <w:t xml:space="preser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transit real-time data, such as </w:t>
      </w:r>
      <w:r w:rsidR="00F719D0">
        <w:rPr>
          <w:rFonts w:ascii="Times New Roman" w:eastAsia="Yu Mincho" w:hAnsi="Times New Roman" w:cs="Times New Roman"/>
          <w:sz w:val="24"/>
          <w:szCs w:val="24"/>
          <w:lang w:eastAsia="ja-JP"/>
        </w:rPr>
        <w:t>General Transit Feed Specification (</w:t>
      </w:r>
      <w:r w:rsidR="009578C7">
        <w:rPr>
          <w:rFonts w:ascii="Times New Roman" w:eastAsia="Yu Mincho" w:hAnsi="Times New Roman" w:cs="Times New Roman"/>
          <w:sz w:val="24"/>
          <w:szCs w:val="24"/>
          <w:lang w:eastAsia="ja-JP"/>
        </w:rPr>
        <w:t>GTFS</w:t>
      </w:r>
      <w:r w:rsidR="00F719D0">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and Service Interface for Real Time Information (SIRI)</w:t>
      </w:r>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3DA5B7DC" w:rsidR="00491109" w:rsidRDefault="00CB5BB1"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Moreover,</w:t>
      </w:r>
      <w:r w:rsidR="00AC1265">
        <w:rPr>
          <w:rFonts w:ascii="Times New Roman" w:eastAsia="Yu Mincho" w:hAnsi="Times New Roman" w:cs="Times New Roman"/>
          <w:sz w:val="24"/>
          <w:szCs w:val="24"/>
          <w:lang w:eastAsia="ja-JP"/>
        </w:rPr>
        <w:t xml:space="preserve"> besides AVL data,</w:t>
      </w:r>
      <w:r>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sidR="00491109">
        <w:rPr>
          <w:rFonts w:ascii="Times New Roman" w:eastAsia="Yu Mincho" w:hAnsi="Times New Roman" w:cs="Times New Roman"/>
          <w:sz w:val="24"/>
          <w:szCs w:val="24"/>
          <w:lang w:eastAsia="ja-JP"/>
        </w:rPr>
        <w:t>used automatically generated 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ttempted to examine the 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Measuring and analyzing public transportation transfers </w:t>
      </w:r>
    </w:p>
    <w:p w14:paraId="7393246F"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hile PT transfer studies are diverse, we can classify them into two general categories, namely, measurement and optimization.</w:t>
      </w:r>
    </w:p>
    <w:p w14:paraId="6EE99E19" w14:textId="28682156"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 xml:space="preserve">Measurement. </w:t>
      </w: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70C76FA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transfer nodes’ efficiency,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ed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2DFE3DB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PT 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5D783384"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e</w:t>
      </w:r>
      <w:r w:rsidR="00060139">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users’ psychological perception towards transfer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These studies used transfer penalty as the measurement: these penalties encompass a broad range of factors such as transfer walking, transfer’s number, transfer waiting, ticket fare, and other environmental factors. However, insufficient and imprecise data source limits their generalizability and authenticity.</w:t>
      </w:r>
    </w:p>
    <w:p w14:paraId="72B31BB6" w14:textId="35DE3F9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manualFormatting":"Kujala et al. (2018)","plainTextFormattedCitation":"(Kujala, Weckström, Mladenović, &amp; Saramäki, 2018)","previouslyFormattedCitation":"(Kujala, Weckström, Mladenović, &amp; Saramäki,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nalyzed travel time and transfer based on Pareto-optimal theory and conducted a case study in Helsinki, Finland. The paper calculated pre-journey waiting time, journey duration, and number of required transfers for all Pareto-optimal </w:t>
      </w:r>
      <w:r w:rsidR="00491109">
        <w:rPr>
          <w:rFonts w:ascii="Times New Roman" w:eastAsia="Yu Mincho" w:hAnsi="Times New Roman" w:cs="Times New Roman"/>
          <w:sz w:val="24"/>
          <w:szCs w:val="24"/>
          <w:lang w:eastAsia="ja-JP"/>
        </w:rPr>
        <w:lastRenderedPageBreak/>
        <w:t>journeys between all origin-destination (OD) pairs to calculate accessibility for Pareto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6CA7289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Pr>
          <w:rFonts w:ascii="Times New Roman" w:hAnsi="Times New Roman" w:cs="Times New Roman"/>
          <w:sz w:val="24"/>
          <w:szCs w:val="24"/>
        </w:rPr>
        <w:t xml:space="preserve">developed a heuristic algorithm to maximize the synchronization in a PT 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utilized smart card data to illustrate that </w:t>
      </w:r>
      <w:r w:rsidR="003D2880">
        <w:rPr>
          <w:rFonts w:ascii="Times New Roman" w:eastAsia="Yu Mincho" w:hAnsi="Times New Roman" w:cs="Times New Roman"/>
          <w:sz w:val="24"/>
          <w:szCs w:val="24"/>
          <w:lang w:eastAsia="ja-JP"/>
        </w:rPr>
        <w:t>transit authorities</w:t>
      </w:r>
      <w:r>
        <w:rPr>
          <w:rFonts w:ascii="Times New Roman" w:eastAsia="Yu Mincho" w:hAnsi="Times New Roman" w:cs="Times New Roman"/>
          <w:sz w:val="24"/>
          <w:szCs w:val="24"/>
          <w:lang w:eastAsia="ja-JP"/>
        </w:rPr>
        <w:t xml:space="preserve"> can improve the service at some critical transfer nodes.</w:t>
      </w:r>
    </w:p>
    <w:p w14:paraId="227A5D5A" w14:textId="26E6A22E"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Several studies investigated the real-time optimization in the stage of system operation, which is defined as tactic-based optimization problem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r w:rsidR="00FE182C">
        <w:rPr>
          <w:rFonts w:ascii="Times New Roman" w:eastAsia="Yu Mincho" w:hAnsi="Times New Roman" w:cs="Times New Roman"/>
          <w:sz w:val="24"/>
          <w:szCs w:val="24"/>
          <w:lang w:eastAsia="ja-JP"/>
        </w:rPr>
        <w:fldChar w:fldCharType="begin" w:fldLock="1"/>
      </w:r>
      <w:r w:rsidR="00C80DB3">
        <w:rPr>
          <w:rFonts w:ascii="Times New Roman" w:eastAsia="Yu Mincho" w:hAnsi="Times New Roman" w:cs="Times New Roman"/>
          <w:sz w:val="24"/>
          <w:szCs w:val="24"/>
          <w:lang w:eastAsia="ja-JP"/>
        </w:rPr>
        <w:instrText>ADDIN CSL_CITATION {"citationItems":[{"id":"ITEM-1","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1","issued":{"date-parts":[["2015"]]},"page":"246-268","publisher":"Elsevier","title":"A robust, tactic-based, real-time framework for public-transport transfer synchronization","type":"article-journal","volume":"9"},"uris":["http://www.mendeley.com/documents/?uuid=599f87ff-a55c-4b81-acac-8291eaecdd3b"]}],"mendeley":{"formattedCitation":"(Nesheli et al., 2015)","manualFormatting":"Nesheli et al. (2015)","plainTextFormattedCitation":"(Nesheli et al., 2015)","previouslyFormattedCitation":"(Nesheli et al., 2015)"},"properties":{"noteIndex":0},"schema":"https://github.com/citation-style-language/schema/raw/master/csl-citation.json"}</w:instrText>
      </w:r>
      <w:r w:rsidR="00FE182C">
        <w:rPr>
          <w:rFonts w:ascii="Times New Roman" w:eastAsia="Yu Mincho" w:hAnsi="Times New Roman" w:cs="Times New Roman"/>
          <w:sz w:val="24"/>
          <w:szCs w:val="24"/>
          <w:lang w:eastAsia="ja-JP"/>
        </w:rPr>
        <w:fldChar w:fldCharType="separate"/>
      </w:r>
      <w:r w:rsidR="00FE182C">
        <w:rPr>
          <w:rFonts w:ascii="Times New Roman" w:eastAsia="Yu Mincho" w:hAnsi="Times New Roman" w:cs="Times New Roman"/>
          <w:noProof/>
          <w:sz w:val="24"/>
          <w:szCs w:val="24"/>
          <w:lang w:eastAsia="ja-JP"/>
        </w:rPr>
        <w:t>Nesheli et al. (</w:t>
      </w:r>
      <w:r w:rsidR="00FE182C" w:rsidRPr="00FE182C">
        <w:rPr>
          <w:rFonts w:ascii="Times New Roman" w:eastAsia="Yu Mincho" w:hAnsi="Times New Roman" w:cs="Times New Roman"/>
          <w:noProof/>
          <w:sz w:val="24"/>
          <w:szCs w:val="24"/>
          <w:lang w:eastAsia="ja-JP"/>
        </w:rPr>
        <w:t>2015)</w:t>
      </w:r>
      <w:r w:rsidR="00FE182C">
        <w:rPr>
          <w:rFonts w:ascii="Times New Roman" w:eastAsia="Yu Mincho" w:hAnsi="Times New Roman" w:cs="Times New Roman"/>
          <w:sz w:val="24"/>
          <w:szCs w:val="24"/>
          <w:lang w:eastAsia="ja-JP"/>
        </w:rPr>
        <w:fldChar w:fldCharType="end"/>
      </w:r>
      <w:r w:rsidR="00FE182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developed a system performance-indicator model and built an agent-based model to simulate real-time performance. The study used GTFS schedule and OpenStreet map data, demand data derived from survey, and PT vehicles data to develop a real-time optimization system. However, due to the lack of real-time data, these studies still concentrated on building the statistic models and simulations.</w:t>
      </w:r>
    </w:p>
    <w:p w14:paraId="697623B9" w14:textId="0FBD9970" w:rsidR="00F5671C" w:rsidRDefault="00F5671C" w:rsidP="00BD79A8">
      <w:pPr>
        <w:spacing w:line="240" w:lineRule="auto"/>
        <w:jc w:val="both"/>
        <w:rPr>
          <w:rFonts w:ascii="Times New Roman" w:hAnsi="Times New Roman" w:cs="Times New Roman"/>
          <w:sz w:val="24"/>
          <w:szCs w:val="24"/>
        </w:rPr>
      </w:pPr>
    </w:p>
    <w:p w14:paraId="3308F824" w14:textId="77777777" w:rsidR="00BD79A8" w:rsidRDefault="00BD79A8" w:rsidP="00BD79A8">
      <w:pPr>
        <w:spacing w:line="240" w:lineRule="auto"/>
        <w:jc w:val="both"/>
        <w:rPr>
          <w:rFonts w:ascii="Times New Roman" w:hAnsi="Times New Roman" w:cs="Times New Roman"/>
          <w:sz w:val="24"/>
          <w:szCs w:val="24"/>
        </w:rPr>
      </w:pPr>
    </w:p>
    <w:p w14:paraId="4B5C1618" w14:textId="3CE1D863" w:rsidR="00491109" w:rsidRDefault="009946DE" w:rsidP="00B66BD0">
      <w:pPr>
        <w:spacing w:line="240" w:lineRule="auto"/>
        <w:jc w:val="both"/>
        <w:rPr>
          <w:rFonts w:ascii="Times New Roman" w:hAnsi="Times New Roman" w:cs="Times New Roman"/>
          <w:sz w:val="24"/>
          <w:szCs w:val="24"/>
        </w:rPr>
      </w:pPr>
      <w:r>
        <w:rPr>
          <w:rFonts w:ascii="Times New Roman" w:hAnsi="Times New Roman" w:cs="Times New Roman"/>
          <w:sz w:val="24"/>
          <w:szCs w:val="24"/>
        </w:rPr>
        <w:t>However, d</w:t>
      </w:r>
      <w:r w:rsidR="00B66BD0">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again: researchers can now conduct more detailed analysis and develop more precise measures and models of PT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F5671C">
        <w:rPr>
          <w:rFonts w:ascii="Times New Roman" w:hAnsi="Times New Roman" w:cs="Times New Roman"/>
          <w:sz w:val="24"/>
          <w:szCs w:val="24"/>
        </w:rPr>
        <w:t>In response to the gaps in the transfer’s real-time performance</w:t>
      </w:r>
      <w:r w:rsidR="006029F5">
        <w:rPr>
          <w:rFonts w:ascii="Times New Roman" w:hAnsi="Times New Roman" w:cs="Times New Roman"/>
          <w:sz w:val="24"/>
          <w:szCs w:val="24"/>
        </w:rPr>
        <w:t xml:space="preserve"> and</w:t>
      </w:r>
      <w:r w:rsidR="00F5671C">
        <w:rPr>
          <w:rFonts w:ascii="Times New Roman" w:hAnsi="Times New Roman" w:cs="Times New Roman"/>
          <w:sz w:val="24"/>
          <w:szCs w:val="24"/>
        </w:rPr>
        <w:t xml:space="preserve"> synchronization theory in the real-time </w:t>
      </w:r>
      <w:r w:rsidR="00AD59F3">
        <w:rPr>
          <w:rFonts w:ascii="Times New Roman" w:hAnsi="Times New Roman" w:cs="Times New Roman"/>
          <w:sz w:val="24"/>
          <w:szCs w:val="24"/>
        </w:rPr>
        <w:t xml:space="preserve">data </w:t>
      </w:r>
      <w:r w:rsidR="006029F5">
        <w:rPr>
          <w:rFonts w:ascii="Times New Roman" w:hAnsi="Times New Roman" w:cs="Times New Roman"/>
          <w:sz w:val="24"/>
          <w:szCs w:val="24"/>
        </w:rPr>
        <w:t>context</w:t>
      </w:r>
      <w:r w:rsidR="00B66BD0">
        <w:rPr>
          <w:rFonts w:ascii="Times New Roman" w:hAnsi="Times New Roman" w:cs="Times New Roman"/>
          <w:sz w:val="24"/>
          <w:szCs w:val="24"/>
        </w:rPr>
        <w:t xml:space="preserve">, we would like to address </w:t>
      </w:r>
      <w:r w:rsidR="00BD79A8">
        <w:rPr>
          <w:rFonts w:ascii="Times New Roman" w:hAnsi="Times New Roman" w:cs="Times New Roman"/>
          <w:sz w:val="24"/>
          <w:szCs w:val="24"/>
        </w:rPr>
        <w:t>the PT transfer’</w:t>
      </w:r>
      <w:r w:rsidR="006B7A0F">
        <w:rPr>
          <w:rFonts w:ascii="Times New Roman" w:hAnsi="Times New Roman" w:cs="Times New Roman"/>
          <w:sz w:val="24"/>
          <w:szCs w:val="24"/>
        </w:rPr>
        <w:t>s measuring</w:t>
      </w:r>
      <w:r w:rsidR="00B66BD0">
        <w:rPr>
          <w:rFonts w:ascii="Times New Roman" w:hAnsi="Times New Roman" w:cs="Times New Roman"/>
          <w:sz w:val="24"/>
          <w:szCs w:val="24"/>
        </w:rPr>
        <w:t xml:space="preserve"> problems using the 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26C86CBD" w14:textId="0367DB42" w:rsidR="00491109" w:rsidRDefault="00491109" w:rsidP="00491109">
      <w:pPr>
        <w:spacing w:line="240" w:lineRule="auto"/>
        <w:ind w:firstLine="720"/>
        <w:jc w:val="both"/>
        <w:rPr>
          <w:rFonts w:ascii="Times New Roman" w:hAnsi="Times New Roman" w:cs="Times New Roman"/>
          <w:sz w:val="24"/>
          <w:szCs w:val="24"/>
        </w:rPr>
      </w:pPr>
    </w:p>
    <w:p w14:paraId="1A29C4EE" w14:textId="46B06E9E" w:rsidR="00DB162D" w:rsidRDefault="00DB162D" w:rsidP="00491109">
      <w:pPr>
        <w:spacing w:line="240" w:lineRule="auto"/>
        <w:ind w:firstLine="720"/>
        <w:jc w:val="both"/>
        <w:rPr>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7CA58365"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is section discusses the methodology. We first </w:t>
      </w:r>
      <w:r w:rsidR="00AD4EC7">
        <w:rPr>
          <w:rFonts w:ascii="Times New Roman" w:eastAsia="Yu Mincho" w:hAnsi="Times New Roman" w:cs="Times New Roman"/>
          <w:sz w:val="24"/>
          <w:szCs w:val="24"/>
          <w:lang w:eastAsia="ja-JP"/>
        </w:rPr>
        <w:t xml:space="preserve">introduce our data source; then we </w:t>
      </w:r>
      <w:r>
        <w:rPr>
          <w:rFonts w:ascii="Times New Roman" w:eastAsia="Yu Mincho" w:hAnsi="Times New Roman" w:cs="Times New Roman"/>
          <w:sz w:val="24"/>
          <w:szCs w:val="24"/>
          <w:lang w:eastAsia="ja-JP"/>
        </w:rPr>
        <w:t>define PT transfers and the impact of vehicle delays on 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300E9025"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lastRenderedPageBreak/>
        <w:t>Data source</w:t>
      </w:r>
    </w:p>
    <w:p w14:paraId="5EA44A84" w14:textId="2AED6412"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sidR="000D1429">
        <w:rPr>
          <w:rFonts w:ascii="Times New Roman" w:eastAsia="Yu Mincho" w:hAnsi="Times New Roman" w:cs="Times New Roman"/>
          <w:sz w:val="24"/>
          <w:szCs w:val="24"/>
          <w:lang w:eastAsia="ja-JP"/>
        </w:rPr>
        <w:t>intend</w:t>
      </w:r>
      <w:r w:rsidRPr="00DD750E">
        <w:rPr>
          <w:rFonts w:ascii="Times New Roman" w:eastAsia="Yu Mincho" w:hAnsi="Times New Roman" w:cs="Times New Roman"/>
          <w:sz w:val="24"/>
          <w:szCs w:val="24"/>
          <w:lang w:eastAsia="ja-JP"/>
        </w:rPr>
        <w:t xml:space="preserve"> to </w:t>
      </w:r>
      <w:r>
        <w:rPr>
          <w:rFonts w:ascii="Times New Roman" w:eastAsia="Yu Mincho" w:hAnsi="Times New Roman" w:cs="Times New Roman"/>
          <w:sz w:val="24"/>
          <w:szCs w:val="24"/>
          <w:lang w:eastAsia="ja-JP"/>
        </w:rPr>
        <w:t xml:space="preserve">leverage two separate 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 proposed measures and systems.</w:t>
      </w:r>
    </w:p>
    <w:p w14:paraId="50B398AC" w14:textId="6AB5E1CC"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5904FB">
        <w:rPr>
          <w:rFonts w:ascii="Times New Roman" w:eastAsia="Yu Mincho" w:hAnsi="Times New Roman" w:cs="Times New Roman"/>
          <w:sz w:val="24"/>
          <w:szCs w:val="24"/>
          <w:lang w:eastAsia="ja-JP"/>
        </w:rPr>
        <w:t>W</w:t>
      </w:r>
      <w:r w:rsidR="00F719D0">
        <w:rPr>
          <w:rFonts w:ascii="Times New Roman" w:eastAsia="Yu Mincho" w:hAnsi="Times New Roman" w:cs="Times New Roman"/>
          <w:sz w:val="24"/>
          <w:szCs w:val="24"/>
          <w:lang w:eastAsia="ja-JP"/>
        </w:rPr>
        <w:t xml:space="preserve">e discuss the </w:t>
      </w:r>
      <w:r w:rsidR="005904FB">
        <w:rPr>
          <w:rFonts w:ascii="Times New Roman" w:eastAsia="Yu Mincho" w:hAnsi="Times New Roman" w:cs="Times New Roman"/>
          <w:sz w:val="24"/>
          <w:szCs w:val="24"/>
          <w:lang w:eastAsia="ja-JP"/>
        </w:rPr>
        <w:t>respective advantages of traditional data and big data in the literature review section. T</w:t>
      </w:r>
      <w:r w:rsidR="0093017D">
        <w:rPr>
          <w:rFonts w:ascii="Times New Roman" w:eastAsia="Yu Mincho" w:hAnsi="Times New Roman" w:cs="Times New Roman"/>
          <w:sz w:val="24"/>
          <w:szCs w:val="24"/>
          <w:lang w:eastAsia="ja-JP"/>
        </w:rPr>
        <w:t xml:space="preserve">o overcome these advantages, we </w:t>
      </w:r>
      <w:r w:rsidR="00E30BF7">
        <w:rPr>
          <w:rFonts w:ascii="Times New Roman" w:eastAsia="Yu Mincho" w:hAnsi="Times New Roman" w:cs="Times New Roman"/>
          <w:sz w:val="24"/>
          <w:szCs w:val="24"/>
          <w:lang w:eastAsia="ja-JP"/>
        </w:rPr>
        <w:t>utilize</w:t>
      </w:r>
      <w:r w:rsidR="0093017D">
        <w:rPr>
          <w:rFonts w:ascii="Times New Roman" w:eastAsia="Yu Mincho" w:hAnsi="Times New Roman" w:cs="Times New Roman"/>
          <w:sz w:val="24"/>
          <w:szCs w:val="24"/>
          <w:lang w:eastAsia="ja-JP"/>
        </w:rPr>
        <w:t xml:space="preserve"> a new standard protocol for transit data: </w:t>
      </w:r>
      <w:r w:rsidR="00F719D0">
        <w:rPr>
          <w:rFonts w:ascii="Times New Roman" w:eastAsia="Yu Mincho" w:hAnsi="Times New Roman" w:cs="Times New Roman"/>
          <w:sz w:val="24"/>
          <w:szCs w:val="24"/>
          <w:lang w:eastAsia="ja-JP"/>
        </w:rPr>
        <w:t xml:space="preserve">General Transit Feed Specification (GTFS) is a combination of two data standards defined by Google: GTFS static and GTFS real-time expansion.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information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xml:space="preserve">. PT system administrations are encouraged to share their GTFS static publicly, regularly, and precisely. Many of them are sharing their data: this is not limited to large transit authorities such as the Metropolitan Transportation Authority (MTA) in New York City. Already 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Antrim &amp; Barbeau, 2013)</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1A27A6B5"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yond scheduled data, 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96524C" w:rsidRPr="0096524C">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small volume, low velocity, lack of standards, and limited system coverage. </w:t>
      </w:r>
    </w:p>
    <w:p w14:paraId="298AA535" w14:textId="786A5081"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r w:rsidR="00EA6DE5">
        <w:rPr>
          <w:rFonts w:ascii="Times New Roman" w:eastAsia="Yu Mincho" w:hAnsi="Times New Roman" w:cs="Times New Roman"/>
          <w:sz w:val="24"/>
          <w:szCs w:val="24"/>
          <w:lang w:eastAsia="ja-JP"/>
        </w:rPr>
        <w:t>:</w:t>
      </w:r>
      <w:r w:rsidR="00EA6DE5" w:rsidRPr="00EA6DE5">
        <w:rPr>
          <w:rFonts w:ascii="Times New Roman" w:eastAsia="Yu Mincho" w:hAnsi="Times New Roman" w:cs="Times New Roman"/>
          <w:sz w:val="24"/>
          <w:szCs w:val="24"/>
          <w:lang w:eastAsia="ja-JP"/>
        </w:rPr>
        <w:t xml:space="preserve"> </w:t>
      </w:r>
      <w:r w:rsidR="00EA6DE5">
        <w:rPr>
          <w:rFonts w:ascii="Times New Roman" w:eastAsia="Yu Mincho" w:hAnsi="Times New Roman" w:cs="Times New Roman"/>
          <w:sz w:val="24"/>
          <w:szCs w:val="24"/>
          <w:lang w:eastAsia="ja-JP"/>
        </w:rPr>
        <w:t xml:space="preserve">though GTFS and APC’s </w:t>
      </w:r>
      <w:r w:rsidR="00EA6DE5" w:rsidRPr="003D68E2">
        <w:rPr>
          <w:rFonts w:ascii="Times New Roman" w:eastAsia="Yu Mincho" w:hAnsi="Times New Roman" w:cs="Times New Roman"/>
          <w:i/>
          <w:sz w:val="24"/>
          <w:szCs w:val="24"/>
          <w:lang w:eastAsia="ja-JP"/>
        </w:rPr>
        <w:t>spatial accuracy</w:t>
      </w:r>
      <w:r w:rsidR="00EA6DE5">
        <w:rPr>
          <w:rFonts w:ascii="Times New Roman" w:eastAsia="Yu Mincho" w:hAnsi="Times New Roman" w:cs="Times New Roman"/>
          <w:sz w:val="24"/>
          <w:szCs w:val="24"/>
          <w:lang w:eastAsia="ja-JP"/>
        </w:rPr>
        <w:t xml:space="preserve"> </w:t>
      </w:r>
      <w:r w:rsidR="00CE0389">
        <w:rPr>
          <w:rFonts w:ascii="Times New Roman" w:eastAsia="Yu Mincho" w:hAnsi="Times New Roman" w:cs="Times New Roman"/>
          <w:sz w:val="24"/>
          <w:szCs w:val="24"/>
          <w:lang w:eastAsia="ja-JP"/>
        </w:rPr>
        <w:t>may be</w:t>
      </w:r>
      <w:r w:rsidR="00EA6DE5">
        <w:rPr>
          <w:rFonts w:ascii="Times New Roman" w:eastAsia="Yu Mincho" w:hAnsi="Times New Roman" w:cs="Times New Roman"/>
          <w:sz w:val="24"/>
          <w:szCs w:val="24"/>
          <w:lang w:eastAsia="ja-JP"/>
        </w:rPr>
        <w:t xml:space="preserve"> close, GTFS’s </w:t>
      </w:r>
      <w:r w:rsidR="00EA6DE5" w:rsidRPr="00416912">
        <w:rPr>
          <w:rFonts w:ascii="Times New Roman" w:eastAsia="Yu Mincho" w:hAnsi="Times New Roman" w:cs="Times New Roman"/>
          <w:i/>
          <w:sz w:val="24"/>
          <w:szCs w:val="24"/>
          <w:lang w:eastAsia="ja-JP"/>
        </w:rPr>
        <w:t>temporal accuracy</w:t>
      </w:r>
      <w:r w:rsidR="00EA6DE5">
        <w:rPr>
          <w:rFonts w:ascii="Times New Roman" w:eastAsia="Yu Mincho" w:hAnsi="Times New Roman" w:cs="Times New Roman"/>
          <w:sz w:val="24"/>
          <w:szCs w:val="24"/>
          <w:lang w:eastAsia="ja-JP"/>
        </w:rPr>
        <w:t xml:space="preserve"> is low compared with APC</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3D68E2">
        <w:rPr>
          <w:rFonts w:ascii="Times New Roman" w:eastAsia="Yu Mincho" w:hAnsi="Times New Roman" w:cs="Times New Roman"/>
          <w:sz w:val="24"/>
          <w:szCs w:val="24"/>
          <w:lang w:eastAsia="ja-JP"/>
        </w:rPr>
        <w:t>I</w:t>
      </w:r>
      <w:r w:rsidR="00F719D0">
        <w:rPr>
          <w:rFonts w:ascii="Times New Roman" w:eastAsia="Yu Mincho" w:hAnsi="Times New Roman" w:cs="Times New Roman"/>
          <w:sz w:val="24"/>
          <w:szCs w:val="24"/>
          <w:lang w:eastAsia="ja-JP"/>
        </w:rPr>
        <w:t>t is important to realize that GTFS real-time is updated based on a static interval temporally</w:t>
      </w:r>
      <w:r w:rsidR="00E66DC6">
        <w:rPr>
          <w:rFonts w:ascii="Times New Roman" w:eastAsia="Yu Mincho" w:hAnsi="Times New Roman" w:cs="Times New Roman"/>
          <w:sz w:val="24"/>
          <w:szCs w:val="24"/>
          <w:lang w:eastAsia="ja-JP"/>
        </w:rPr>
        <w:t>. 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updated </w:t>
      </w:r>
      <w:r w:rsidR="007E1486">
        <w:rPr>
          <w:rFonts w:ascii="Times New Roman" w:eastAsia="Yu Mincho" w:hAnsi="Times New Roman" w:cs="Times New Roman"/>
          <w:sz w:val="24"/>
          <w:szCs w:val="24"/>
          <w:lang w:eastAsia="ja-JP"/>
        </w:rPr>
        <w:t xml:space="preserve">tim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2FD9A8B4"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w:t>
      </w:r>
      <w:r w:rsidR="00841013">
        <w:rPr>
          <w:rFonts w:ascii="Times New Roman" w:eastAsia="Yu Mincho" w:hAnsi="Times New Roman" w:cs="Times New Roman"/>
          <w:b/>
          <w:sz w:val="24"/>
          <w:szCs w:val="24"/>
          <w:lang w:eastAsia="ja-JP"/>
        </w:rPr>
        <w:t>ing</w:t>
      </w:r>
      <w:r w:rsidR="003B0CDB" w:rsidRPr="003B0CDB">
        <w:rPr>
          <w:rFonts w:ascii="Times New Roman" w:eastAsia="Yu Mincho" w:hAnsi="Times New Roman" w:cs="Times New Roman"/>
          <w:b/>
          <w:sz w:val="24"/>
          <w:szCs w:val="24"/>
          <w:lang w:eastAsia="ja-JP"/>
        </w:rPr>
        <w:t xml:space="preserve"> (APC) data.</w:t>
      </w:r>
      <w:r w:rsidR="003B0CDB">
        <w:rPr>
          <w:rFonts w:ascii="Times New Roman" w:eastAsia="Yu Mincho" w:hAnsi="Times New Roman" w:cs="Times New Roman"/>
          <w:sz w:val="24"/>
          <w:szCs w:val="24"/>
          <w:lang w:eastAsia="ja-JP"/>
        </w:rPr>
        <w:t xml:space="preserve">  </w:t>
      </w:r>
      <w:r w:rsidR="00051663">
        <w:rPr>
          <w:rFonts w:ascii="Times New Roman" w:eastAsia="Yu Mincho" w:hAnsi="Times New Roman" w:cs="Times New Roman"/>
          <w:sz w:val="24"/>
          <w:szCs w:val="24"/>
          <w:lang w:eastAsia="ja-JP"/>
        </w:rPr>
        <w:t xml:space="preserve">In response to the temporal uncertainty of GTFS, we also </w:t>
      </w:r>
      <w:r w:rsidR="00841013">
        <w:rPr>
          <w:rFonts w:ascii="Times New Roman" w:eastAsia="Yu Mincho" w:hAnsi="Times New Roman" w:cs="Times New Roman"/>
          <w:sz w:val="24"/>
          <w:szCs w:val="24"/>
          <w:lang w:eastAsia="ja-JP"/>
        </w:rPr>
        <w:t>utilized another data so</w:t>
      </w:r>
      <w:r>
        <w:rPr>
          <w:rFonts w:ascii="Times New Roman" w:eastAsia="Yu Mincho" w:hAnsi="Times New Roman" w:cs="Times New Roman"/>
          <w:sz w:val="24"/>
          <w:szCs w:val="24"/>
          <w:lang w:eastAsia="ja-JP"/>
        </w:rPr>
        <w:t>urce: automated</w:t>
      </w:r>
      <w:r w:rsidR="00841013">
        <w:rPr>
          <w:rFonts w:ascii="Times New Roman" w:eastAsia="Yu Mincho" w:hAnsi="Times New Roman" w:cs="Times New Roman"/>
          <w:sz w:val="24"/>
          <w:szCs w:val="24"/>
          <w:lang w:eastAsia="ja-JP"/>
        </w:rPr>
        <w:t xml:space="preserve"> passenger counting data is generated by </w:t>
      </w:r>
      <w:r>
        <w:rPr>
          <w:rFonts w:ascii="Times New Roman" w:eastAsia="Yu Mincho" w:hAnsi="Times New Roman" w:cs="Times New Roman"/>
          <w:sz w:val="24"/>
          <w:szCs w:val="24"/>
          <w:lang w:eastAsia="ja-JP"/>
        </w:rPr>
        <w:t>automated passenger counter devices that are installed on the vehicles</w:t>
      </w:r>
      <w:r w:rsidR="001E2934">
        <w:rPr>
          <w:rFonts w:ascii="Times New Roman" w:eastAsia="Yu Mincho" w:hAnsi="Times New Roman" w:cs="Times New Roman"/>
          <w:sz w:val="24"/>
          <w:szCs w:val="24"/>
          <w:lang w:eastAsia="ja-JP"/>
        </w:rPr>
        <w:t xml:space="preserve"> for automatic data collection</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date-parts":[["2010"]]},"publisher":"National Center for Transit Research (US)","title":"A guidebook for using automatic passenger counter data for national transit database (NTD) reporting.","type":"report"},"uris":["http://www.mendeley.com/documents/?uuid=85e54094-b22c-4e4c-bd32-be1ce32ce17c"]}],"mendeley":{"formattedCitation":"(Chu, 2010; Transit Wiki, 2019)","plainTextFormattedCitation":"(Chu, 2010; Transit Wiki, 2019)","previouslyFormattedCitation":"(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 primary purpose of the devices is to </w:t>
      </w:r>
      <w:r w:rsidR="001E2934">
        <w:rPr>
          <w:rFonts w:ascii="Times New Roman" w:eastAsia="Yu Mincho" w:hAnsi="Times New Roman" w:cs="Times New Roman"/>
          <w:sz w:val="24"/>
          <w:szCs w:val="24"/>
          <w:lang w:eastAsia="ja-JP"/>
        </w:rPr>
        <w:t>track</w:t>
      </w:r>
      <w:r>
        <w:rPr>
          <w:rFonts w:ascii="Times New Roman" w:eastAsia="Yu Mincho" w:hAnsi="Times New Roman" w:cs="Times New Roman"/>
          <w:sz w:val="24"/>
          <w:szCs w:val="24"/>
          <w:lang w:eastAsia="ja-JP"/>
        </w:rPr>
        <w:t xml:space="preserve"> and report transit ridership</w:t>
      </w:r>
      <w:r w:rsidR="00D601B9">
        <w:rPr>
          <w:rFonts w:ascii="Times New Roman" w:eastAsia="Yu Mincho" w:hAnsi="Times New Roman" w:cs="Times New Roman"/>
          <w:sz w:val="24"/>
          <w:szCs w:val="24"/>
          <w:lang w:eastAsia="ja-JP"/>
        </w:rPr>
        <w:t xml:space="preserve">; </w:t>
      </w:r>
      <w:r w:rsidR="0046248B">
        <w:rPr>
          <w:rFonts w:ascii="Times New Roman" w:eastAsia="Yu Mincho" w:hAnsi="Times New Roman" w:cs="Times New Roman"/>
          <w:sz w:val="24"/>
          <w:szCs w:val="24"/>
          <w:lang w:eastAsia="ja-JP"/>
        </w:rPr>
        <w:t>besides</w:t>
      </w:r>
      <w:r w:rsidR="00D601B9">
        <w:rPr>
          <w:rFonts w:ascii="Times New Roman" w:eastAsia="Yu Mincho" w:hAnsi="Times New Roman" w:cs="Times New Roman"/>
          <w:sz w:val="24"/>
          <w:szCs w:val="24"/>
          <w:lang w:eastAsia="ja-JP"/>
        </w:rPr>
        <w:t xml:space="preserve">, the data also contains the arrival time and departure time collected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0B77629F"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 xml:space="preserve">high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measured at the stop and updated </w:t>
      </w:r>
      <w:r w:rsidR="00AF2754">
        <w:rPr>
          <w:rFonts w:ascii="Times New Roman" w:eastAsia="Yu Mincho" w:hAnsi="Times New Roman" w:cs="Times New Roman"/>
          <w:sz w:val="24"/>
          <w:szCs w:val="24"/>
          <w:lang w:eastAsia="ja-JP"/>
        </w:rPr>
        <w:t>promptly</w:t>
      </w:r>
      <w:r w:rsidR="00E66DC6">
        <w:rPr>
          <w:rFonts w:ascii="Times New Roman" w:eastAsia="Yu Mincho" w:hAnsi="Times New Roman" w:cs="Times New Roman"/>
          <w:sz w:val="24"/>
          <w:szCs w:val="24"/>
          <w:lang w:eastAsia="ja-JP"/>
        </w:rPr>
        <w:t xml:space="preserve">, instead of updated discreetly according to th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i</w:t>
      </w:r>
      <w:r w:rsidR="00CE4ABD">
        <w:rPr>
          <w:rFonts w:ascii="Times New Roman" w:eastAsia="Yu Mincho" w:hAnsi="Times New Roman" w:cs="Times New Roman"/>
          <w:sz w:val="24"/>
          <w:szCs w:val="24"/>
          <w:lang w:eastAsia="ja-JP"/>
        </w:rPr>
        <w:t xml:space="preserve">t </w:t>
      </w:r>
      <w:r w:rsidR="00C04ADB">
        <w:rPr>
          <w:rFonts w:ascii="Times New Roman" w:eastAsia="Yu Mincho" w:hAnsi="Times New Roman" w:cs="Times New Roman"/>
          <w:sz w:val="24"/>
          <w:szCs w:val="24"/>
          <w:lang w:eastAsia="ja-JP"/>
        </w:rPr>
        <w:t xml:space="preserve">is </w:t>
      </w:r>
      <w:r w:rsidR="00901341">
        <w:rPr>
          <w:rFonts w:ascii="Times New Roman" w:eastAsia="Yu Mincho" w:hAnsi="Times New Roman" w:cs="Times New Roman"/>
          <w:sz w:val="24"/>
          <w:szCs w:val="24"/>
          <w:lang w:eastAsia="ja-JP"/>
        </w:rPr>
        <w:t xml:space="preserve">important to point out that APC data is </w:t>
      </w:r>
      <w:r w:rsidR="00C04ADB">
        <w:rPr>
          <w:rFonts w:ascii="Times New Roman" w:eastAsia="Yu Mincho" w:hAnsi="Times New Roman" w:cs="Times New Roman"/>
          <w:sz w:val="24"/>
          <w:szCs w:val="24"/>
          <w:lang w:eastAsia="ja-JP"/>
        </w:rPr>
        <w:t>not open data</w:t>
      </w:r>
      <w:r w:rsidR="0046248B">
        <w:rPr>
          <w:rFonts w:ascii="Times New Roman" w:eastAsia="Yu Mincho" w:hAnsi="Times New Roman" w:cs="Times New Roman"/>
          <w:sz w:val="24"/>
          <w:szCs w:val="24"/>
          <w:lang w:eastAsia="ja-JP"/>
        </w:rPr>
        <w:t>:</w:t>
      </w:r>
      <w:r w:rsidR="00C04ADB">
        <w:rPr>
          <w:rFonts w:ascii="Times New Roman" w:eastAsia="Yu Mincho" w:hAnsi="Times New Roman" w:cs="Times New Roman"/>
          <w:sz w:val="24"/>
          <w:szCs w:val="24"/>
          <w:lang w:eastAsia="ja-JP"/>
        </w:rPr>
        <w:t xml:space="preserve"> as an administrative data, it is 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 as an internal data format, it lacks 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Moreover, APC data does not have 100% coverage of the whole system. Only part of the buses 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020E6E">
        <w:rPr>
          <w:rFonts w:ascii="Times New Roman" w:eastAsia="Yu Mincho" w:hAnsi="Times New Roman" w:cs="Times New Roman"/>
          <w:sz w:val="24"/>
          <w:szCs w:val="24"/>
          <w:lang w:eastAsia="ja-JP"/>
        </w:rPr>
        <w:t xml:space="preserve">; consequently, </w:t>
      </w:r>
      <w:r w:rsidR="00B53413">
        <w:rPr>
          <w:rFonts w:ascii="Times New Roman" w:eastAsia="Yu Mincho" w:hAnsi="Times New Roman" w:cs="Times New Roman"/>
          <w:sz w:val="24"/>
          <w:szCs w:val="24"/>
          <w:lang w:eastAsia="ja-JP"/>
        </w:rPr>
        <w:t xml:space="preserve">we cannot conduct any analyses solely based on APC data. </w:t>
      </w:r>
    </w:p>
    <w:p w14:paraId="6D171744" w14:textId="4716B493" w:rsidR="00247565" w:rsidRDefault="00247565"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To make it feasible to utilize APC data as a possible data source and compensate for the mentioned drawbacks, we merge</w:t>
      </w:r>
      <w:r w:rsidR="002A1333">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the raw APC data and the GTFS data into a new APC 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will override the record</w:t>
      </w:r>
      <w:r w:rsidR="000A1251">
        <w:rPr>
          <w:rFonts w:ascii="Times New Roman" w:hAnsi="Times New Roman" w:cs="Times New Roman"/>
          <w:sz w:val="24"/>
          <w:szCs w:val="24"/>
        </w:rPr>
        <w:t xml:space="preserve"> in the GTFS database. </w:t>
      </w:r>
      <w:r w:rsidR="00E11859">
        <w:rPr>
          <w:rFonts w:ascii="Times New Roman" w:hAnsi="Times New Roman" w:cs="Times New Roman"/>
          <w:sz w:val="24"/>
          <w:szCs w:val="24"/>
        </w:rPr>
        <w:t>W</w:t>
      </w:r>
      <w:r w:rsidR="00B53413">
        <w:rPr>
          <w:rFonts w:ascii="Times New Roman" w:eastAsia="Yu Mincho" w:hAnsi="Times New Roman" w:cs="Times New Roman"/>
          <w:sz w:val="24"/>
          <w:szCs w:val="24"/>
          <w:lang w:eastAsia="ja-JP"/>
        </w:rPr>
        <w:t xml:space="preserve">e will calculate the results with 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77777777"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Hadas and Ranjitkar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r w:rsidR="00E15D87">
        <w:rPr>
          <w:rFonts w:ascii="Times New Roman" w:eastAsia="Yu Mincho" w:hAnsi="Times New Roman" w:cs="Times New Roman"/>
          <w:sz w:val="24"/>
          <w:szCs w:val="24"/>
          <w:lang w:eastAsia="ja-JP"/>
        </w:rPr>
        <w:t xml:space="preserve">We can further conceptualize transfers as a process of synchronization among: i) the generating trip brings passengers to the generating stop; ii) transition of users to receiving stop; iii) the receiving trip picks up passengers at receiving stop. </w:t>
      </w:r>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p>
    <w:p w14:paraId="409BA5BE" w14:textId="4979BB51" w:rsidR="00491109" w:rsidRDefault="00491109" w:rsidP="00491109">
      <w:pPr>
        <w:keepNext/>
        <w:spacing w:line="240" w:lineRule="auto"/>
        <w:jc w:val="center"/>
      </w:pPr>
      <w:r>
        <w:rPr>
          <w:noProof/>
        </w:rPr>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6D4070D6" w:rsidR="00491109" w:rsidRDefault="00491109" w:rsidP="00491109">
      <w:pPr>
        <w:spacing w:line="240" w:lineRule="auto"/>
        <w:jc w:val="center"/>
        <w:rPr>
          <w:rFonts w:ascii="Times New Roman" w:eastAsia="Yu Mincho" w:hAnsi="Times New Roman" w:cs="Times New Roman"/>
          <w:sz w:val="24"/>
          <w:szCs w:val="24"/>
          <w:lang w:eastAsia="ja-JP"/>
        </w:rPr>
      </w:pPr>
      <w:bookmarkStart w:id="2"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2"/>
      <w:r>
        <w:rPr>
          <w:rFonts w:ascii="Times New Roman" w:eastAsia="Yu Mincho" w:hAnsi="Times New Roman" w:cs="Times New Roman"/>
          <w:sz w:val="24"/>
          <w:szCs w:val="24"/>
          <w:lang w:eastAsia="ja-JP"/>
        </w:rPr>
        <w:t xml:space="preserve"> Time-space diagram of a typical two-stage transfer.</w:t>
      </w:r>
    </w:p>
    <w:p w14:paraId="09E6F87D" w14:textId="35B883ED" w:rsidR="00AC57AE" w:rsidRPr="00AC57AE" w:rsidRDefault="00E15D87" w:rsidP="0051325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are not like normal transit trips in terms of passenger participation: </w:t>
      </w:r>
      <w:r w:rsidR="00513250">
        <w:rPr>
          <w:rFonts w:ascii="Times New Roman" w:eastAsia="Yu Mincho" w:hAnsi="Times New Roman" w:cs="Times New Roman"/>
          <w:sz w:val="24"/>
          <w:szCs w:val="24"/>
          <w:lang w:eastAsia="ja-JP"/>
        </w:rPr>
        <w:t>passengers</w:t>
      </w:r>
      <w:r w:rsidR="00AC57AE">
        <w:rPr>
          <w:rFonts w:ascii="Times New Roman" w:eastAsia="Yu Mincho" w:hAnsi="Times New Roman" w:cs="Times New Roman"/>
          <w:sz w:val="24"/>
          <w:szCs w:val="24"/>
          <w:lang w:eastAsia="ja-JP"/>
        </w:rPr>
        <w:t xml:space="preserve"> have no control of the performance of transfers</w:t>
      </w:r>
      <w:r w:rsidR="00513250" w:rsidRPr="00513250">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during this process,</w:t>
      </w:r>
      <w:r w:rsidR="00AC57AE">
        <w:rPr>
          <w:rFonts w:ascii="Times New Roman" w:eastAsia="Yu Mincho" w:hAnsi="Times New Roman" w:cs="Times New Roman"/>
          <w:sz w:val="24"/>
          <w:szCs w:val="24"/>
          <w:lang w:eastAsia="ja-JP"/>
        </w:rPr>
        <w:t xml:space="preserve"> since both actors of the synchronization are buses. </w:t>
      </w:r>
      <w:r w:rsidR="00A44D75">
        <w:rPr>
          <w:rFonts w:ascii="Times New Roman" w:eastAsia="Yu Mincho" w:hAnsi="Times New Roman" w:cs="Times New Roman"/>
          <w:sz w:val="24"/>
          <w:szCs w:val="24"/>
          <w:lang w:eastAsia="ja-JP"/>
        </w:rPr>
        <w:t>Moreover,</w:t>
      </w:r>
      <w:r w:rsidR="007B000E">
        <w:rPr>
          <w:rFonts w:ascii="Times New Roman" w:eastAsia="Yu Mincho" w:hAnsi="Times New Roman" w:cs="Times New Roman"/>
          <w:sz w:val="24"/>
          <w:szCs w:val="24"/>
          <w:lang w:eastAsia="ja-JP"/>
        </w:rPr>
        <w:t xml:space="preserve"> in this paper</w:t>
      </w:r>
      <w:r w:rsidR="00A44D75">
        <w:rPr>
          <w:rFonts w:ascii="Times New Roman" w:eastAsia="Yu Mincho" w:hAnsi="Times New Roman" w:cs="Times New Roman"/>
          <w:sz w:val="24"/>
          <w:szCs w:val="24"/>
          <w:lang w:eastAsia="ja-JP"/>
        </w:rPr>
        <w:t xml:space="preserve"> we assume that users’ walking speed is static. </w:t>
      </w:r>
      <w:r w:rsidR="008A1962">
        <w:rPr>
          <w:rFonts w:ascii="Times New Roman" w:eastAsia="Yu Mincho" w:hAnsi="Times New Roman" w:cs="Times New Roman"/>
          <w:sz w:val="24"/>
          <w:szCs w:val="24"/>
          <w:lang w:eastAsia="ja-JP"/>
        </w:rPr>
        <w:t>T</w:t>
      </w:r>
      <w:r w:rsidR="00B91863">
        <w:rPr>
          <w:rFonts w:ascii="Times New Roman" w:eastAsia="Yu Mincho" w:hAnsi="Times New Roman" w:cs="Times New Roman"/>
          <w:sz w:val="24"/>
          <w:szCs w:val="24"/>
          <w:lang w:eastAsia="ja-JP"/>
        </w:rPr>
        <w:t>here are hardly anything that users can do to improv</w:t>
      </w:r>
      <w:r w:rsidR="00A44D75">
        <w:rPr>
          <w:rFonts w:ascii="Times New Roman" w:eastAsia="Yu Mincho" w:hAnsi="Times New Roman" w:cs="Times New Roman"/>
          <w:sz w:val="24"/>
          <w:szCs w:val="24"/>
          <w:lang w:eastAsia="ja-JP"/>
        </w:rPr>
        <w:t xml:space="preserve">e the </w:t>
      </w:r>
      <w:r w:rsidR="00A44D75">
        <w:rPr>
          <w:rFonts w:ascii="Times New Roman" w:eastAsia="Yu Mincho" w:hAnsi="Times New Roman" w:cs="Times New Roman"/>
          <w:sz w:val="24"/>
          <w:szCs w:val="24"/>
          <w:lang w:eastAsia="ja-JP"/>
        </w:rPr>
        <w:lastRenderedPageBreak/>
        <w:t>performance of transfers.</w:t>
      </w:r>
      <w:r w:rsidR="00513250">
        <w:rPr>
          <w:rFonts w:ascii="Times New Roman" w:eastAsia="Yu Mincho" w:hAnsi="Times New Roman" w:cs="Times New Roman"/>
          <w:sz w:val="24"/>
          <w:szCs w:val="24"/>
          <w:lang w:eastAsia="ja-JP"/>
        </w:rPr>
        <w:t xml:space="preserve"> In fact, the performance of transfers are solely dependent on the buses.</w:t>
      </w:r>
      <w:r w:rsidR="00A44D75">
        <w:rPr>
          <w:rFonts w:ascii="Times New Roman" w:eastAsia="Yu Mincho" w:hAnsi="Times New Roman" w:cs="Times New Roman"/>
          <w:sz w:val="24"/>
          <w:szCs w:val="24"/>
          <w:lang w:eastAsia="ja-JP"/>
        </w:rPr>
        <w:t xml:space="preserve"> </w:t>
      </w:r>
      <w:r w:rsidR="008A1962">
        <w:rPr>
          <w:rFonts w:ascii="Times New Roman" w:eastAsia="Yu Mincho" w:hAnsi="Times New Roman" w:cs="Times New Roman"/>
          <w:sz w:val="24"/>
          <w:szCs w:val="24"/>
          <w:lang w:eastAsia="ja-JP"/>
        </w:rPr>
        <w:t>Therefore</w:t>
      </w:r>
      <w:r w:rsidR="00AC57AE">
        <w:rPr>
          <w:rFonts w:ascii="Times New Roman" w:eastAsia="Yu Mincho" w:hAnsi="Times New Roman" w:cs="Times New Roman"/>
          <w:sz w:val="24"/>
          <w:szCs w:val="24"/>
          <w:lang w:eastAsia="ja-JP"/>
        </w:rPr>
        <w:t xml:space="preserve">, users are </w:t>
      </w:r>
      <w:r w:rsidR="00CC4CB4">
        <w:rPr>
          <w:rFonts w:ascii="Times New Roman" w:eastAsia="Yu Mincho" w:hAnsi="Times New Roman" w:cs="Times New Roman"/>
          <w:sz w:val="24"/>
          <w:szCs w:val="24"/>
          <w:lang w:eastAsia="ja-JP"/>
        </w:rPr>
        <w:t>more</w:t>
      </w:r>
      <w:r w:rsidR="00AC57AE">
        <w:rPr>
          <w:rFonts w:ascii="Times New Roman" w:eastAsia="Yu Mincho" w:hAnsi="Times New Roman" w:cs="Times New Roman"/>
          <w:sz w:val="24"/>
          <w:szCs w:val="24"/>
          <w:lang w:eastAsia="ja-JP"/>
        </w:rPr>
        <w:t xml:space="preserve"> vulnerable in transfer trips.</w:t>
      </w:r>
      <w:r w:rsidR="00C344B6">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In this sense, GTFS and APC data are perfect to measure the performance of transfer, since both data are based on the transportation instead of humans: the measured data points to trains, buses or ferries instead of passengers.</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715BAE4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Pr>
          <w:rFonts w:ascii="Times New Roman" w:eastAsia="Yu Mincho" w:hAnsi="Times New Roman" w:cs="Times New Roman"/>
          <w:sz w:val="24"/>
          <w:szCs w:val="24"/>
          <w:u w:val="single"/>
          <w:lang w:eastAsia="ja-JP"/>
        </w:rPr>
        <w:t xml:space="preserve"> and real-time measures</w:t>
      </w:r>
      <w:r w:rsidR="00491109">
        <w:rPr>
          <w:rFonts w:ascii="Times New Roman" w:eastAsia="Yu Mincho" w:hAnsi="Times New Roman" w:cs="Times New Roman"/>
          <w:sz w:val="24"/>
          <w:szCs w:val="24"/>
          <w:u w:val="single"/>
          <w:lang w:eastAsia="ja-JP"/>
        </w:rPr>
        <w:t xml:space="preserve"> </w:t>
      </w:r>
    </w:p>
    <w:p w14:paraId="346AD9C9" w14:textId="57AEA329" w:rsidR="00491109" w:rsidRDefault="008570B5" w:rsidP="00AC57AE">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Synchroniza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ue to different factors such as traffic congestion, weather, road construction and unforeseen events such as vehicle crashes, delay is inevitable in a PT system. Delay</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p>
    <w:p w14:paraId="0231D4A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1C7D73">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calculate two types of potential time penalties for each transfer. The first is total time penalty (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664E241B" w14:textId="77777777" w:rsidTr="00491109">
        <w:trPr>
          <w:trHeight w:val="820"/>
          <w:jc w:val="center"/>
        </w:trPr>
        <w:tc>
          <w:tcPr>
            <w:tcW w:w="258" w:type="pct"/>
            <w:vAlign w:val="center"/>
          </w:tcPr>
          <w:p w14:paraId="097F17DF"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36F2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01083C03" w:rsidR="00491109" w:rsidRPr="007F7D33" w:rsidRDefault="00491109" w:rsidP="007F7D33">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EC1384" w:rsidRPr="007F7D33">
              <w:rPr>
                <w:rFonts w:ascii="Times New Roman" w:eastAsia="Yu Mincho" w:hAnsi="Times New Roman" w:cs="Times New Roman"/>
                <w:i w:val="0"/>
                <w:iCs w:val="0"/>
                <w:color w:val="auto"/>
                <w:sz w:val="24"/>
                <w:szCs w:val="24"/>
                <w:lang w:eastAsia="ja-JP"/>
              </w:rPr>
              <w:fldChar w:fldCharType="begin"/>
            </w:r>
            <w:r w:rsidR="00EC1384" w:rsidRPr="007F7D33">
              <w:rPr>
                <w:rFonts w:ascii="Times New Roman" w:eastAsia="Yu Mincho" w:hAnsi="Times New Roman" w:cs="Times New Roman"/>
                <w:i w:val="0"/>
                <w:iCs w:val="0"/>
                <w:color w:val="auto"/>
                <w:sz w:val="24"/>
                <w:szCs w:val="24"/>
                <w:lang w:eastAsia="ja-JP"/>
              </w:rPr>
              <w:instrText xml:space="preserve"> SEQ Equation \* ARABIC </w:instrText>
            </w:r>
            <w:r w:rsidR="00EC1384"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color w:val="auto"/>
                <w:sz w:val="24"/>
                <w:szCs w:val="24"/>
                <w:lang w:eastAsia="ja-JP"/>
              </w:rPr>
              <w:t>2</w:t>
            </w:r>
            <w:r w:rsidR="00EC1384"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209C241F" w14:textId="1E7E7B05" w:rsidR="00320E90" w:rsidRDefault="005C247B"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w:t>
      </w:r>
      <w:r w:rsidR="00491109">
        <w:rPr>
          <w:rFonts w:ascii="Times New Roman" w:eastAsia="Yu Mincho" w:hAnsi="Times New Roman" w:cs="Times New Roman"/>
          <w:sz w:val="24"/>
          <w:szCs w:val="24"/>
          <w:lang w:eastAsia="ja-JP"/>
        </w:rPr>
        <w:t>here</w:t>
      </w:r>
      <w:r>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eastAsia="Yu Mincho" w:hAnsi="Times New Roman" w:cs="Times New Roman"/>
          <w:sz w:val="24"/>
          <w:szCs w:val="24"/>
          <w:lang w:eastAsia="ja-JP"/>
        </w:rPr>
        <w:t xml:space="preserve"> is the scheduled departure time of scheduled receiving bus (DD = 0). </w:t>
      </w:r>
    </w:p>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5FB51AD4" w14:textId="13671C5E" w:rsidR="00320E90" w:rsidRDefault="008570B5" w:rsidP="008570B5">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Decomposi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sidR="00491109">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 xml:space="preserve">lso important to determine the corresponding time loss caused by each bus. For example, a large TTP could be because </w:t>
      </w:r>
      <w:r w:rsidR="003A25E3">
        <w:rPr>
          <w:rFonts w:ascii="Times New Roman" w:hAnsi="Times New Roman" w:cs="Times New Roman"/>
          <w:sz w:val="24"/>
          <w:szCs w:val="24"/>
        </w:rPr>
        <w:lastRenderedPageBreak/>
        <w:t>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3" w:name="_Ref19453691"/>
            <w:bookmarkStart w:id="4"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3"/>
            <w:r>
              <w:rPr>
                <w:rFonts w:ascii="Times New Roman" w:eastAsia="Yu Mincho" w:hAnsi="Times New Roman" w:cs="Times New Roman"/>
                <w:sz w:val="24"/>
                <w:szCs w:val="24"/>
                <w:lang w:eastAsia="ja-JP"/>
              </w:rPr>
              <w:t>)</w:t>
            </w:r>
            <w:bookmarkEnd w:id="4"/>
          </w:p>
        </w:tc>
      </w:tr>
    </w:tbl>
    <w:p w14:paraId="06A5D7DA" w14:textId="77777777" w:rsidR="005C247B" w:rsidRDefault="005C247B"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w</w:t>
      </w:r>
      <w:r w:rsidR="00491109">
        <w:rPr>
          <w:rFonts w:ascii="Times New Roman" w:hAnsi="Times New Roman" w:cs="Times New Roman"/>
          <w:sz w:val="24"/>
          <w:szCs w:val="24"/>
        </w:rPr>
        <w:t>here</w:t>
      </w:r>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additional time penalty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th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25CCFDFB" w14:textId="77777777" w:rsidR="00491109" w:rsidRDefault="00491109" w:rsidP="00491109">
      <w:pPr>
        <w:spacing w:line="240" w:lineRule="auto"/>
        <w:ind w:firstLine="720"/>
        <w:jc w:val="both"/>
        <w:rPr>
          <w:rFonts w:ascii="Times New Roman" w:hAnsi="Times New Roman" w:cs="Times New Roman"/>
          <w:sz w:val="24"/>
          <w:szCs w:val="24"/>
        </w:rPr>
      </w:pPr>
    </w:p>
    <w:p w14:paraId="44385CBA" w14:textId="3963D63A"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414A1D8B" w14:textId="0EB21142" w:rsidR="00491109" w:rsidRDefault="00491109" w:rsidP="00491109">
      <w:pPr>
        <w:spacing w:line="240" w:lineRule="auto"/>
        <w:jc w:val="center"/>
        <w:rPr>
          <w:rFonts w:ascii="Times New Roman" w:hAnsi="Times New Roman" w:cs="Times New Roman"/>
          <w:sz w:val="24"/>
          <w:szCs w:val="24"/>
        </w:rPr>
      </w:pPr>
      <w:bookmarkStart w:id="5" w:name="_Ref1928496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5"/>
      <w:r>
        <w:rPr>
          <w:rFonts w:ascii="Times New Roman" w:eastAsia="Yu Mincho" w:hAnsi="Times New Roman" w:cs="Times New Roman"/>
          <w:sz w:val="24"/>
          <w:szCs w:val="24"/>
          <w:lang w:eastAsia="ja-JP"/>
        </w:rPr>
        <w:t xml:space="preserve"> Time-space diagram of a delayed two-stage transfer and the corresponding scheduled transfer</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0BC5B158" w:rsidR="00491109" w:rsidRDefault="008A16AD"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T</w:t>
      </w:r>
      <w:r w:rsidR="007F7D33">
        <w:rPr>
          <w:rFonts w:ascii="Times New Roman" w:hAnsi="Times New Roman" w:cs="Times New Roman"/>
          <w:b/>
          <w:bCs/>
          <w:sz w:val="24"/>
          <w:szCs w:val="24"/>
        </w:rPr>
        <w:t>h</w:t>
      </w:r>
      <w:commentRangeStart w:id="6"/>
      <w:commentRangeStart w:id="7"/>
      <w:r w:rsidR="00054CF9">
        <w:rPr>
          <w:rFonts w:ascii="Times New Roman" w:hAnsi="Times New Roman" w:cs="Times New Roman"/>
          <w:b/>
          <w:bCs/>
          <w:sz w:val="24"/>
          <w:szCs w:val="24"/>
        </w:rPr>
        <w:t>e good, the bad, and the ugly</w:t>
      </w:r>
      <w:r w:rsidR="001B7FD9" w:rsidRPr="001B7FD9">
        <w:rPr>
          <w:rFonts w:ascii="Times New Roman" w:hAnsi="Times New Roman" w:cs="Times New Roman"/>
          <w:b/>
          <w:bCs/>
          <w:sz w:val="24"/>
          <w:szCs w:val="24"/>
        </w:rPr>
        <w:t>.</w:t>
      </w:r>
      <w:commentRangeEnd w:id="6"/>
      <w:r w:rsidR="00CC63C1">
        <w:rPr>
          <w:rStyle w:val="CommentReference"/>
        </w:rPr>
        <w:commentReference w:id="6"/>
      </w:r>
      <w:commentRangeEnd w:id="7"/>
      <w:r w:rsidR="00542F21">
        <w:rPr>
          <w:rStyle w:val="CommentReference"/>
        </w:rPr>
        <w:commentReference w:id="7"/>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2DFED1A0"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N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4C4E7E25"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Missed transfers</w:t>
      </w:r>
      <w:r>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0E1467F5" w:rsidR="00B86D99" w:rsidRPr="00B86D99" w:rsidRDefault="00491109"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Preemptive transfers</w:t>
      </w:r>
      <w:r>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w:t>
      </w:r>
      <w:r>
        <w:rPr>
          <w:rFonts w:ascii="Times New Roman" w:eastAsia="Yu Mincho" w:hAnsi="Times New Roman" w:cs="Times New Roman"/>
          <w:sz w:val="24"/>
          <w:szCs w:val="24"/>
          <w:lang w:eastAsia="ja-JP"/>
        </w:rPr>
        <w:lastRenderedPageBreak/>
        <w:t>receiving buses. The passenger will naturally take the nearest bus regardless of the schedule. The ATP’s value can be negative, zero or positive, however, a negative ATP will not necessarily suggest a better performance since the TTP can be positive meanwhile.</w:t>
      </w:r>
      <w:r>
        <w:rPr>
          <w:rFonts w:ascii="Times New Roman" w:hAnsi="Times New Roman" w:cs="Times New Roman"/>
          <w:sz w:val="24"/>
          <w:szCs w:val="24"/>
        </w:rPr>
        <w:t xml:space="preserve"> </w:t>
      </w:r>
    </w:p>
    <w:p w14:paraId="26E64230" w14:textId="53F79CBB" w:rsidR="00491109" w:rsidRDefault="00491109" w:rsidP="00491109">
      <w:pPr>
        <w:spacing w:line="240" w:lineRule="auto"/>
        <w:jc w:val="center"/>
        <w:rPr>
          <w:rFonts w:ascii="Times New Roman" w:hAnsi="Times New Roman" w:cs="Times New Roman"/>
          <w:sz w:val="24"/>
          <w:szCs w:val="24"/>
        </w:rPr>
      </w:pPr>
      <w:bookmarkStart w:id="8" w:name="_Hlk529799747"/>
      <w:r>
        <w:rPr>
          <w:noProof/>
        </w:rPr>
        <w:drawing>
          <wp:inline distT="0" distB="0" distL="0" distR="0" wp14:anchorId="6019916B" wp14:editId="11430A87">
            <wp:extent cx="5486400" cy="4762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762500"/>
                    </a:xfrm>
                    <a:prstGeom prst="rect">
                      <a:avLst/>
                    </a:prstGeom>
                    <a:noFill/>
                    <a:ln>
                      <a:noFill/>
                    </a:ln>
                  </pic:spPr>
                </pic:pic>
              </a:graphicData>
            </a:graphic>
          </wp:inline>
        </w:drawing>
      </w:r>
      <w:bookmarkEnd w:id="8"/>
    </w:p>
    <w:p w14:paraId="6A85EF05" w14:textId="3522E505" w:rsidR="00491109" w:rsidRDefault="00491109" w:rsidP="00491109">
      <w:pPr>
        <w:spacing w:line="240" w:lineRule="auto"/>
        <w:jc w:val="center"/>
        <w:rPr>
          <w:rFonts w:ascii="Times New Roman" w:hAnsi="Times New Roman" w:cs="Times New Roman"/>
          <w:sz w:val="24"/>
          <w:szCs w:val="24"/>
        </w:rPr>
      </w:pPr>
      <w:bookmarkStart w:id="9"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9637FE">
        <w:rPr>
          <w:rFonts w:ascii="Times New Roman" w:hAnsi="Times New Roman" w:cs="Times New Roman"/>
          <w:noProof/>
          <w:sz w:val="24"/>
          <w:szCs w:val="24"/>
        </w:rPr>
        <w:t>3</w:t>
      </w:r>
      <w:r>
        <w:rPr>
          <w:rFonts w:ascii="Times New Roman" w:hAnsi="Times New Roman" w:cs="Times New Roman"/>
          <w:sz w:val="24"/>
          <w:szCs w:val="24"/>
        </w:rPr>
        <w:fldChar w:fldCharType="end"/>
      </w:r>
      <w:bookmarkEnd w:id="9"/>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78E6C1C3" w14:textId="4EEFB2E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PT systems: 1) Unscheduled transfers; 2) Scheduled transfers without vehicles waiting, 3) Single holding strategy that lower frequency vehicles wait for higher frequency vehicles,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PT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r>
        <w:rPr>
          <w:rFonts w:ascii="Times New Roman" w:hAnsi="Times New Roman" w:cs="Times New Roman"/>
          <w:sz w:val="24"/>
          <w:szCs w:val="24"/>
        </w:rPr>
        <w:t xml:space="preserve">Correspondingly, we have to search empirically for possible transfers from the GTFS static </w:t>
      </w:r>
      <w:r>
        <w:rPr>
          <w:rFonts w:ascii="Times New Roman" w:hAnsi="Times New Roman" w:cs="Times New Roman"/>
          <w:sz w:val="24"/>
          <w:szCs w:val="24"/>
        </w:rPr>
        <w:lastRenderedPageBreak/>
        <w:t>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113B2A34"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into 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Measurements</w:t>
      </w:r>
    </w:p>
    <w:p w14:paraId="3C6CBAD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systematically measure the risk of missing PT transfers, we developed several methods to assess the risk of transfers in a PT system. We measured each transfer using the total time penalty or a binary value that represents whether it has additional time penalty or not. Based on the assessment of single transfer, transfer risk is defined as the empirical possibility of the transfer miss happening in a scheduled transfer. O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10"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10"/>
          </w:p>
        </w:tc>
      </w:tr>
    </w:tbl>
    <w:p w14:paraId="7555C745" w14:textId="312E641F" w:rsidR="00491109" w:rsidRDefault="001C7D73"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4CA5E01E" w:rsidR="00491109" w:rsidRPr="008144BF"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p>
    <w:p w14:paraId="5569F221" w14:textId="77777777" w:rsidR="00491109" w:rsidRDefault="00491109" w:rsidP="008144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77777777" w:rsidR="00361813" w:rsidRDefault="00361813" w:rsidP="00361813">
      <w:pPr>
        <w:spacing w:line="240" w:lineRule="auto"/>
        <w:jc w:val="both"/>
        <w:rPr>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2DF02959"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he 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80DB5" w:rsidRPr="00A563CC">
        <w:rPr>
          <w:rFonts w:ascii="Times New Roman" w:hAnsi="Times New Roman" w:cs="Times New Roman"/>
          <w:sz w:val="24"/>
          <w:szCs w:val="24"/>
        </w:rPr>
        <w:t xml:space="preserve"> Thanks to the high-resolution 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from </w:t>
      </w:r>
      <w:r w:rsidR="004B128D" w:rsidRPr="00A563CC">
        <w:rPr>
          <w:rFonts w:ascii="Times New Roman" w:hAnsi="Times New Roman" w:cs="Times New Roman"/>
          <w:sz w:val="24"/>
          <w:szCs w:val="24"/>
        </w:rPr>
        <w:t xml:space="preserve">a </w:t>
      </w:r>
      <w:r w:rsidR="00B132C5" w:rsidRPr="00A563CC">
        <w:rPr>
          <w:rFonts w:ascii="Times New Roman" w:hAnsi="Times New Roman" w:cs="Times New Roman"/>
          <w:sz w:val="24"/>
          <w:szCs w:val="24"/>
        </w:rPr>
        <w:t xml:space="preserve">very specific transfer to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p>
    <w:p w14:paraId="64E7DEAB" w14:textId="45826697" w:rsidR="00BE3230" w:rsidRPr="00AF1CCE" w:rsidRDefault="00E22DA2"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lastRenderedPageBreak/>
        <w:t>I</w:t>
      </w:r>
      <w:r w:rsidR="00BC07B9" w:rsidRPr="00AF1CCE">
        <w:rPr>
          <w:rFonts w:ascii="Times New Roman" w:hAnsi="Times New Roman" w:cs="Times New Roman"/>
          <w:sz w:val="24"/>
          <w:szCs w:val="24"/>
        </w:rPr>
        <w:t xml:space="preserve">n the application level, users can query each transfer’s performance </w:t>
      </w:r>
      <w:r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real-timely. A major concern for users to use transfers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especially for transfers which users have no 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p>
    <w:p w14:paraId="1753681E" w14:textId="01826D92"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operation level, administrators can check the high risk and high time penalty</w:t>
      </w:r>
      <w:r w:rsidRPr="00AF1CCE">
        <w:rPr>
          <w:rFonts w:ascii="Times New Roman" w:hAnsi="Times New Roman" w:cs="Times New Roman"/>
          <w:sz w:val="24"/>
          <w:szCs w:val="24"/>
        </w:rPr>
        <w:t xml:space="preserve"> areas and response real-timely.</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 xml:space="preserve">With support of real-time data, the PT authorities can know the indexes’ </w:t>
      </w:r>
      <w:r w:rsidR="00C611DB">
        <w:rPr>
          <w:rFonts w:ascii="Times New Roman" w:hAnsi="Times New Roman" w:cs="Times New Roman"/>
          <w:sz w:val="24"/>
          <w:szCs w:val="24"/>
        </w:rPr>
        <w:t xml:space="preserve">current </w:t>
      </w:r>
      <w:r w:rsidR="007717B7" w:rsidRPr="00AF1CCE">
        <w:rPr>
          <w:rFonts w:ascii="Times New Roman" w:hAnsi="Times New Roman" w:cs="Times New Roman"/>
          <w:sz w:val="24"/>
          <w:szCs w:val="24"/>
        </w:rPr>
        <w:t>geographic pattern</w:t>
      </w:r>
      <w:r w:rsidR="004C0F86">
        <w:rPr>
          <w:rFonts w:ascii="Times New Roman" w:hAnsi="Times New Roman" w:cs="Times New Roman"/>
          <w:sz w:val="24"/>
          <w:szCs w:val="24"/>
        </w:rPr>
        <w:t xml:space="preserve">; based on the real-time </w:t>
      </w:r>
      <w:r w:rsidR="00ED0F49">
        <w:rPr>
          <w:rFonts w:ascii="Times New Roman" w:hAnsi="Times New Roman" w:cs="Times New Roman"/>
          <w:sz w:val="24"/>
          <w:szCs w:val="24"/>
        </w:rPr>
        <w:t>indexes</w:t>
      </w:r>
      <w:r w:rsidR="004C0F86">
        <w:rPr>
          <w:rFonts w:ascii="Times New Roman" w:hAnsi="Times New Roman" w:cs="Times New Roman"/>
          <w:sz w:val="24"/>
          <w:szCs w:val="24"/>
        </w:rPr>
        <w:t>,</w:t>
      </w:r>
      <w:r w:rsidR="007717B7" w:rsidRPr="00AF1CCE">
        <w:rPr>
          <w:rFonts w:ascii="Times New Roman" w:hAnsi="Times New Roman" w:cs="Times New Roman"/>
          <w:sz w:val="24"/>
          <w:szCs w:val="24"/>
        </w:rPr>
        <w:t xml:space="preserve"> they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add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68DBC5CD"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management level, traffic and city planners can gain empirical spatiotemporal patterns and design accordingly</w:t>
      </w:r>
      <w:r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sidR="00AF1CCE" w:rsidRPr="00AF1CCE">
        <w:rPr>
          <w:rFonts w:ascii="Times New Roman" w:hAnsi="Times New Roman" w:cs="Times New Roman"/>
          <w:sz w:val="24"/>
          <w:szCs w:val="24"/>
        </w:rPr>
        <w:t xml:space="preserve">Just like PT system delay’s empirical pattern, TR and ATTP’s pattern can </w:t>
      </w:r>
      <w:r w:rsidR="00D86B9D">
        <w:rPr>
          <w:rFonts w:ascii="Times New Roman" w:hAnsi="Times New Roman" w:cs="Times New Roman"/>
          <w:sz w:val="24"/>
          <w:szCs w:val="24"/>
        </w:rPr>
        <w:t xml:space="preserve">also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information about the road design, PT system’s design, and other transport and non-transport factors in the domain of city planning.</w:t>
      </w:r>
      <w:r w:rsidR="00C80DB3">
        <w:rPr>
          <w:rFonts w:ascii="Times New Roman" w:hAnsi="Times New Roman" w:cs="Times New Roman"/>
          <w:sz w:val="24"/>
          <w:szCs w:val="24"/>
        </w:rPr>
        <w:t xml:space="preserve"> The information is not limited to geographic pattern, but also temporal. For example, after a major route adjustment, </w:t>
      </w:r>
      <w:r w:rsidR="006E55F8">
        <w:rPr>
          <w:rFonts w:ascii="Times New Roman" w:hAnsi="Times New Roman" w:cs="Times New Roman"/>
          <w:sz w:val="24"/>
          <w:szCs w:val="24"/>
        </w:rPr>
        <w:t xml:space="preserve">it has been proven that </w:t>
      </w:r>
      <w:r w:rsidR="00291A50">
        <w:rPr>
          <w:rFonts w:ascii="Times New Roman" w:hAnsi="Times New Roman" w:cs="Times New Roman"/>
          <w:sz w:val="24"/>
          <w:szCs w:val="24"/>
        </w:rPr>
        <w:t>validation and comparison</w:t>
      </w:r>
      <w:r w:rsidR="006E55F8">
        <w:rPr>
          <w:rFonts w:ascii="Times New Roman" w:hAnsi="Times New Roman" w:cs="Times New Roman"/>
          <w:sz w:val="24"/>
          <w:szCs w:val="24"/>
        </w:rPr>
        <w:t xml:space="preserve"> </w:t>
      </w:r>
      <w:r w:rsidR="002A02F6">
        <w:rPr>
          <w:rFonts w:ascii="Times New Roman" w:hAnsi="Times New Roman" w:cs="Times New Roman"/>
          <w:sz w:val="24"/>
          <w:szCs w:val="24"/>
        </w:rPr>
        <w:t xml:space="preserve">of </w:t>
      </w:r>
      <w:r w:rsidR="00162E19">
        <w:rPr>
          <w:rFonts w:ascii="Times New Roman" w:hAnsi="Times New Roman" w:cs="Times New Roman"/>
          <w:sz w:val="24"/>
          <w:szCs w:val="24"/>
        </w:rPr>
        <w:t>before and after</w:t>
      </w:r>
      <w:r w:rsidR="006E55F8">
        <w:rPr>
          <w:rFonts w:ascii="Times New Roman" w:hAnsi="Times New Roman" w:cs="Times New Roman"/>
          <w:sz w:val="24"/>
          <w:szCs w:val="24"/>
        </w:rPr>
        <w:t xml:space="preserve"> the change is crucial and informative </w:t>
      </w:r>
      <w:r w:rsidR="006E55F8">
        <w:rPr>
          <w:rFonts w:ascii="Times New Roman" w:hAnsi="Times New Roman" w:cs="Times New Roman"/>
          <w:sz w:val="24"/>
          <w:szCs w:val="24"/>
        </w:rPr>
        <w:fldChar w:fldCharType="begin" w:fldLock="1"/>
      </w:r>
      <w:r w:rsidR="0096524C">
        <w:rPr>
          <w:rFonts w:ascii="Times New Roman" w:hAnsi="Times New Roman" w:cs="Times New Roman"/>
          <w:sz w:val="24"/>
          <w:szCs w:val="24"/>
        </w:rPr>
        <w:instrText>ADDIN CSL_CITATION {"citationItems":[{"id":"ITEM-1","itemData":{"ISSN":"0143-6228","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plainTextFormattedCitation":"(Lee &amp; Miller, 2018)","previouslyFormattedCitation":"(Lee &amp; Miller, 2018)"},"properties":{"noteIndex":0},"schema":"https://github.com/citation-style-language/schema/raw/master/csl-citation.json"}</w:instrText>
      </w:r>
      <w:r w:rsidR="006E55F8">
        <w:rPr>
          <w:rFonts w:ascii="Times New Roman" w:hAnsi="Times New Roman" w:cs="Times New Roman"/>
          <w:sz w:val="24"/>
          <w:szCs w:val="24"/>
        </w:rPr>
        <w:fldChar w:fldCharType="separate"/>
      </w:r>
      <w:r w:rsidR="006E55F8" w:rsidRPr="00C80DB3">
        <w:rPr>
          <w:rFonts w:ascii="Times New Roman" w:hAnsi="Times New Roman" w:cs="Times New Roman"/>
          <w:noProof/>
          <w:sz w:val="24"/>
          <w:szCs w:val="24"/>
        </w:rPr>
        <w:t>(Lee &amp; Miller, 2018)</w:t>
      </w:r>
      <w:r w:rsidR="006E55F8">
        <w:rPr>
          <w:rFonts w:ascii="Times New Roman" w:hAnsi="Times New Roman" w:cs="Times New Roman"/>
          <w:sz w:val="24"/>
          <w:szCs w:val="24"/>
        </w:rPr>
        <w:fldChar w:fldCharType="end"/>
      </w:r>
      <w:r w:rsidR="006E55F8">
        <w:rPr>
          <w:rFonts w:ascii="Times New Roman" w:hAnsi="Times New Roman" w:cs="Times New Roman"/>
          <w:sz w:val="24"/>
          <w:szCs w:val="24"/>
        </w:rPr>
        <w:t>. Similarly, t</w:t>
      </w:r>
      <w:r w:rsidR="00C80DB3">
        <w:rPr>
          <w:rFonts w:ascii="Times New Roman" w:hAnsi="Times New Roman" w:cs="Times New Roman"/>
          <w:sz w:val="24"/>
          <w:szCs w:val="24"/>
        </w:rPr>
        <w:t xml:space="preserve">raffic planners can compare the transfer indexes to validate the efficiency of the change. </w:t>
      </w:r>
      <w:r w:rsidR="00162E19">
        <w:rPr>
          <w:rFonts w:ascii="Times New Roman" w:hAnsi="Times New Roman" w:cs="Times New Roman"/>
          <w:sz w:val="24"/>
          <w:szCs w:val="24"/>
        </w:rPr>
        <w:t xml:space="preserve">Both the geographic and temporal </w:t>
      </w:r>
      <w:r w:rsidR="002F0890">
        <w:rPr>
          <w:rFonts w:ascii="Times New Roman" w:hAnsi="Times New Roman" w:cs="Times New Roman"/>
          <w:sz w:val="24"/>
          <w:szCs w:val="24"/>
        </w:rPr>
        <w:t>empirical pattern can contribute to the improvement of the transit system.</w:t>
      </w:r>
    </w:p>
    <w:p w14:paraId="6E915CA2" w14:textId="0EB2A77D" w:rsidR="00361813" w:rsidRPr="00A02956"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E22DA2" w:rsidRPr="00AF1CCE">
        <w:rPr>
          <w:rFonts w:ascii="Times New Roman" w:hAnsi="Times New Roman" w:cs="Times New Roman"/>
          <w:sz w:val="24"/>
          <w:szCs w:val="24"/>
        </w:rPr>
        <w:t xml:space="preserve">n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compare different PT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 xml:space="preserve">Unlike some composite indexes that are hard to compare with each other, transfer risk and total time penalty are all comparable across different systems, since TR is percentage and </w:t>
      </w:r>
      <w:r w:rsidR="00BE3230" w:rsidRPr="00AF1CCE">
        <w:rPr>
          <w:rFonts w:ascii="Times New Roman" w:hAnsi="Times New Roman" w:cs="Times New Roman"/>
          <w:sz w:val="24"/>
          <w:szCs w:val="24"/>
        </w:rPr>
        <w:t>A</w:t>
      </w:r>
      <w:r w:rsidR="00FB6085" w:rsidRPr="00AF1CCE">
        <w:rPr>
          <w:rFonts w:ascii="Times New Roman" w:hAnsi="Times New Roman" w:cs="Times New Roman"/>
          <w:sz w:val="24"/>
          <w:szCs w:val="24"/>
        </w:rPr>
        <w:t xml:space="preserve">TTP is tim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PT 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7075B443"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111697A9" w:rsidR="009637FE"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validate and implement 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 xml:space="preserve">Accordingly, w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0173B4">
        <w:rPr>
          <w:rFonts w:ascii="Times New Roman" w:eastAsia="Yu Mincho" w:hAnsi="Times New Roman" w:cs="Times New Roman"/>
          <w:sz w:val="24"/>
          <w:szCs w:val="24"/>
          <w:lang w:eastAsia="ja-JP"/>
        </w:rPr>
        <w:t>with</w:t>
      </w:r>
      <w:r w:rsidR="0046248B">
        <w:rPr>
          <w:rFonts w:ascii="Times New Roman" w:eastAsia="Yu Mincho" w:hAnsi="Times New Roman" w:cs="Times New Roman"/>
          <w:sz w:val="24"/>
          <w:szCs w:val="24"/>
          <w:lang w:eastAsia="ja-JP"/>
        </w:rPr>
        <w:t xml:space="preserve"> the COTA ap</w:t>
      </w:r>
      <w:r w:rsidR="00BD5C25">
        <w:rPr>
          <w:rFonts w:ascii="Times New Roman" w:eastAsia="Yu Mincho" w:hAnsi="Times New Roman" w:cs="Times New Roman"/>
          <w:sz w:val="24"/>
          <w:szCs w:val="24"/>
          <w:lang w:eastAsia="ja-JP"/>
        </w:rPr>
        <w:t>plication programming interface;</w:t>
      </w:r>
      <w:r w:rsidR="0046248B">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oreover</w:t>
      </w:r>
      <w:r w:rsidR="00477FBA">
        <w:rPr>
          <w:rFonts w:ascii="Times New Roman" w:eastAsia="Yu Mincho" w:hAnsi="Times New Roman" w:cs="Times New Roman"/>
          <w:sz w:val="24"/>
          <w:szCs w:val="24"/>
          <w:lang w:eastAsia="ja-JP"/>
        </w:rPr>
        <w:t xml:space="preserve">, we </w:t>
      </w:r>
      <w:r w:rsidR="00353D07">
        <w:rPr>
          <w:rFonts w:ascii="Times New Roman" w:eastAsia="Yu Mincho" w:hAnsi="Times New Roman" w:cs="Times New Roman"/>
          <w:sz w:val="24"/>
          <w:szCs w:val="24"/>
          <w:lang w:eastAsia="ja-JP"/>
        </w:rPr>
        <w:t>requested APC dataset from May 2018 to January 2019 from COTA system administrators</w:t>
      </w:r>
      <w:r w:rsidR="00477FBA">
        <w:rPr>
          <w:rFonts w:ascii="Times New Roman" w:eastAsia="Yu Mincho" w:hAnsi="Times New Roman" w:cs="Times New Roman"/>
          <w:sz w:val="24"/>
          <w:szCs w:val="24"/>
          <w:lang w:eastAsia="ja-JP"/>
        </w:rPr>
        <w:t xml:space="preserve">. </w:t>
      </w:r>
      <w:r w:rsidR="0061064E">
        <w:rPr>
          <w:rFonts w:ascii="Times New Roman" w:eastAsia="Yu Mincho" w:hAnsi="Times New Roman" w:cs="Times New Roman"/>
          <w:sz w:val="24"/>
          <w:szCs w:val="24"/>
          <w:lang w:eastAsia="ja-JP"/>
        </w:rPr>
        <w:t xml:space="preserve">APC dataset’s coverage is not 100% and cannot sustain the whole </w:t>
      </w:r>
      <w:r w:rsidR="00366CAB">
        <w:rPr>
          <w:rFonts w:ascii="Times New Roman" w:eastAsia="Yu Mincho" w:hAnsi="Times New Roman" w:cs="Times New Roman"/>
          <w:sz w:val="24"/>
          <w:szCs w:val="24"/>
          <w:lang w:eastAsia="ja-JP"/>
        </w:rPr>
        <w:t xml:space="preserve">measure </w:t>
      </w:r>
      <w:r w:rsidR="0061064E">
        <w:rPr>
          <w:rFonts w:ascii="Times New Roman" w:eastAsia="Yu Mincho" w:hAnsi="Times New Roman" w:cs="Times New Roman"/>
          <w:sz w:val="24"/>
          <w:szCs w:val="24"/>
          <w:lang w:eastAsia="ja-JP"/>
        </w:rPr>
        <w:t>system alone. To make it feasible to validate the synchronization results, we</w:t>
      </w:r>
      <w:r w:rsidR="004D436F">
        <w:rPr>
          <w:rFonts w:ascii="Times New Roman" w:eastAsia="Yu Mincho" w:hAnsi="Times New Roman" w:cs="Times New Roman"/>
          <w:sz w:val="24"/>
          <w:szCs w:val="24"/>
          <w:lang w:eastAsia="ja-JP"/>
        </w:rPr>
        <w:t xml:space="preserve"> also</w:t>
      </w:r>
      <w:r w:rsidR="0061064E">
        <w:rPr>
          <w:rFonts w:ascii="Times New Roman" w:eastAsia="Yu Mincho" w:hAnsi="Times New Roman" w:cs="Times New Roman"/>
          <w:sz w:val="24"/>
          <w:szCs w:val="24"/>
          <w:lang w:eastAsia="ja-JP"/>
        </w:rPr>
        <w:t xml:space="preserve"> merged GTFS into APC to create a new APC dataset. </w:t>
      </w:r>
      <w:r w:rsidR="000076F6">
        <w:rPr>
          <w:rFonts w:ascii="Times New Roman" w:eastAsia="Yu Mincho" w:hAnsi="Times New Roman" w:cs="Times New Roman"/>
          <w:sz w:val="24"/>
          <w:szCs w:val="24"/>
          <w:lang w:eastAsia="ja-JP"/>
        </w:rPr>
        <w:fldChar w:fldCharType="begin"/>
      </w:r>
      <w:r w:rsidR="000076F6">
        <w:rPr>
          <w:rFonts w:ascii="Times New Roman" w:eastAsia="Yu Mincho" w:hAnsi="Times New Roman" w:cs="Times New Roman"/>
          <w:sz w:val="24"/>
          <w:szCs w:val="24"/>
          <w:lang w:eastAsia="ja-JP"/>
        </w:rPr>
        <w:instrText xml:space="preserve"> REF _Ref21090870 \h  \* MERGEFORMAT </w:instrText>
      </w:r>
      <w:r w:rsidR="000076F6">
        <w:rPr>
          <w:rFonts w:ascii="Times New Roman" w:eastAsia="Yu Mincho" w:hAnsi="Times New Roman" w:cs="Times New Roman"/>
          <w:sz w:val="24"/>
          <w:szCs w:val="24"/>
          <w:lang w:eastAsia="ja-JP"/>
        </w:rPr>
      </w:r>
      <w:r w:rsidR="000076F6">
        <w:rPr>
          <w:rFonts w:ascii="Times New Roman" w:eastAsia="Yu Mincho" w:hAnsi="Times New Roman" w:cs="Times New Roman"/>
          <w:sz w:val="24"/>
          <w:szCs w:val="24"/>
          <w:lang w:eastAsia="ja-JP"/>
        </w:rPr>
        <w:fldChar w:fldCharType="separate"/>
      </w:r>
      <w:r w:rsidR="000076F6" w:rsidRPr="000076F6">
        <w:rPr>
          <w:rFonts w:ascii="Times New Roman" w:eastAsia="Yu Mincho" w:hAnsi="Times New Roman" w:cs="Times New Roman"/>
          <w:sz w:val="24"/>
          <w:szCs w:val="24"/>
          <w:lang w:eastAsia="ja-JP"/>
        </w:rPr>
        <w:t>Figure 4</w:t>
      </w:r>
      <w:r w:rsidR="000076F6">
        <w:rPr>
          <w:rFonts w:ascii="Times New Roman" w:eastAsia="Yu Mincho" w:hAnsi="Times New Roman" w:cs="Times New Roman"/>
          <w:sz w:val="24"/>
          <w:szCs w:val="24"/>
          <w:lang w:eastAsia="ja-JP"/>
        </w:rPr>
        <w:fldChar w:fldCharType="end"/>
      </w:r>
      <w:r w:rsidR="000076F6">
        <w:rPr>
          <w:rFonts w:ascii="Times New Roman" w:eastAsia="Yu Mincho" w:hAnsi="Times New Roman" w:cs="Times New Roman"/>
          <w:sz w:val="24"/>
          <w:szCs w:val="24"/>
          <w:lang w:eastAsia="ja-JP"/>
        </w:rPr>
        <w:t xml:space="preserve"> shows the matching rate from GTFS to APC data</w:t>
      </w:r>
      <w:r w:rsidR="00E8237A">
        <w:rPr>
          <w:rFonts w:ascii="Times New Roman" w:eastAsia="Yu Mincho" w:hAnsi="Times New Roman" w:cs="Times New Roman"/>
          <w:sz w:val="24"/>
          <w:szCs w:val="24"/>
          <w:lang w:eastAsia="ja-JP"/>
        </w:rPr>
        <w:t>base; in average, 45.06% of the total records can be matched.</w:t>
      </w:r>
    </w:p>
    <w:p w14:paraId="6A4116B6" w14:textId="32FD76D6" w:rsidR="009637FE" w:rsidRDefault="00CD0A08" w:rsidP="009637FE">
      <w:pPr>
        <w:keepNext/>
        <w:spacing w:line="240" w:lineRule="auto"/>
        <w:jc w:val="both"/>
      </w:pPr>
      <w:r>
        <w:rPr>
          <w:noProof/>
        </w:rPr>
        <w:lastRenderedPageBreak/>
        <w:drawing>
          <wp:inline distT="0" distB="0" distL="0" distR="0" wp14:anchorId="40C4C1CA" wp14:editId="0DB0D5BE">
            <wp:extent cx="5486400" cy="2197290"/>
            <wp:effectExtent l="0" t="0" r="0" b="1270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73314CC" w14:textId="5E5C2DA7" w:rsidR="009637FE" w:rsidRDefault="009637FE" w:rsidP="009637FE">
      <w:pPr>
        <w:pStyle w:val="Formula"/>
        <w:jc w:val="center"/>
      </w:pPr>
      <w:bookmarkStart w:id="11" w:name="_Ref21090870"/>
      <w:r>
        <w:t xml:space="preserve">Figure </w:t>
      </w:r>
      <w:fldSimple w:instr=" SEQ Figure \* ARABIC ">
        <w:r>
          <w:rPr>
            <w:noProof/>
          </w:rPr>
          <w:t>4</w:t>
        </w:r>
      </w:fldSimple>
      <w:bookmarkEnd w:id="11"/>
      <w:r>
        <w:t xml:space="preserve"> Ratio of matching records from GTFS to APC database</w:t>
      </w:r>
    </w:p>
    <w:p w14:paraId="0018DC39" w14:textId="255D5A16" w:rsidR="00477FBA" w:rsidRDefault="00627943"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ll the</w:t>
      </w:r>
      <w:r w:rsidR="00353D07">
        <w:rPr>
          <w:rFonts w:ascii="Times New Roman" w:eastAsia="Yu Mincho" w:hAnsi="Times New Roman" w:cs="Times New Roman"/>
          <w:sz w:val="24"/>
          <w:szCs w:val="24"/>
          <w:lang w:eastAsia="ja-JP"/>
        </w:rPr>
        <w:t xml:space="preserve"> data </w:t>
      </w:r>
      <w:r w:rsidR="008174DB">
        <w:rPr>
          <w:rFonts w:ascii="Times New Roman" w:eastAsia="Yu Mincho" w:hAnsi="Times New Roman" w:cs="Times New Roman"/>
          <w:sz w:val="24"/>
          <w:szCs w:val="24"/>
          <w:lang w:eastAsia="ja-JP"/>
        </w:rPr>
        <w:t>are</w:t>
      </w:r>
      <w:r w:rsidR="00353D07">
        <w:rPr>
          <w:rFonts w:ascii="Times New Roman" w:eastAsia="Yu Mincho" w:hAnsi="Times New Roman" w:cs="Times New Roman"/>
          <w:sz w:val="24"/>
          <w:szCs w:val="24"/>
          <w:lang w:eastAsia="ja-JP"/>
        </w:rPr>
        <w:t xml:space="preserve"> </w:t>
      </w:r>
      <w:r w:rsidR="00BD5C25">
        <w:rPr>
          <w:rFonts w:ascii="Times New Roman" w:eastAsia="Yu Mincho" w:hAnsi="Times New Roman" w:cs="Times New Roman"/>
          <w:sz w:val="24"/>
          <w:szCs w:val="24"/>
          <w:lang w:eastAsia="ja-JP"/>
        </w:rPr>
        <w:t>archived in a MongoDB database.</w:t>
      </w:r>
      <w:r w:rsidR="00353D07">
        <w:rPr>
          <w:rFonts w:ascii="Times New Roman" w:eastAsia="Yu Mincho" w:hAnsi="Times New Roman" w:cs="Times New Roman"/>
          <w:sz w:val="24"/>
          <w:szCs w:val="24"/>
          <w:lang w:eastAsia="ja-JP"/>
        </w:rPr>
        <w:t xml:space="preserve"> The GTFS real-time databases, APC databases, and their auxiliary databases are in near Terabyte level in total; the code is optimized and highly parallelized</w:t>
      </w:r>
      <w:r w:rsidR="00353D07" w:rsidRPr="00191015">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 xml:space="preserve">to deal with the subsequent computational difficulties. </w:t>
      </w:r>
      <w:r w:rsidR="00477FBA">
        <w:rPr>
          <w:rFonts w:ascii="Times New Roman" w:eastAsia="Yu Mincho" w:hAnsi="Times New Roman" w:cs="Times New Roman"/>
          <w:sz w:val="24"/>
          <w:szCs w:val="24"/>
          <w:lang w:eastAsia="ja-JP"/>
        </w:rPr>
        <w:t>Using various aggregation methods, we developed different summary measures based on varying spatial or temporal res</w:t>
      </w:r>
      <w:r w:rsidR="00E728CC">
        <w:rPr>
          <w:rFonts w:ascii="Times New Roman" w:eastAsia="Yu Mincho" w:hAnsi="Times New Roman" w:cs="Times New Roman"/>
          <w:sz w:val="24"/>
          <w:szCs w:val="24"/>
          <w:lang w:eastAsia="ja-JP"/>
        </w:rPr>
        <w:t>olutions;</w:t>
      </w:r>
      <w:r w:rsidR="0016016F">
        <w:rPr>
          <w:rFonts w:ascii="Times New Roman" w:eastAsia="Yu Mincho" w:hAnsi="Times New Roman" w:cs="Times New Roman"/>
          <w:sz w:val="24"/>
          <w:szCs w:val="24"/>
          <w:lang w:eastAsia="ja-JP"/>
        </w:rPr>
        <w:t xml:space="preserve"> likewise,</w:t>
      </w:r>
      <w:r w:rsidR="00E728CC">
        <w:rPr>
          <w:rFonts w:ascii="Times New Roman" w:eastAsia="Yu Mincho" w:hAnsi="Times New Roman" w:cs="Times New Roman"/>
          <w:sz w:val="24"/>
          <w:szCs w:val="24"/>
          <w:lang w:eastAsia="ja-JP"/>
        </w:rPr>
        <w:t xml:space="preserve"> 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69DC738F"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68E94D40" w:rsidR="007B4F28" w:rsidRPr="007B4F28" w:rsidRDefault="007B4F28" w:rsidP="00DA7E3E">
      <w:pPr>
        <w:spacing w:line="240" w:lineRule="auto"/>
        <w:ind w:firstLine="720"/>
        <w:jc w:val="both"/>
        <w:rPr>
          <w:rFonts w:ascii="Times New Roman" w:eastAsia="Yu Mincho" w:hAnsi="Times New Roman" w:cs="Times New Roman"/>
          <w:sz w:val="24"/>
          <w:szCs w:val="24"/>
          <w:lang w:eastAsia="ja-JP"/>
        </w:rPr>
      </w:pPr>
      <w:r w:rsidRPr="007B4F28">
        <w:rPr>
          <w:rStyle w:val="FormulaChar"/>
        </w:rPr>
        <w:fldChar w:fldCharType="begin"/>
      </w:r>
      <w:r w:rsidRPr="007B4F28">
        <w:rPr>
          <w:rStyle w:val="FormulaChar"/>
        </w:rPr>
        <w:instrText xml:space="preserve"> REF _Ref21002757 \h </w:instrText>
      </w:r>
      <w:r>
        <w:rPr>
          <w:rStyle w:val="FormulaChar"/>
        </w:rPr>
        <w:instrText xml:space="preserve"> \* MERGEFORMAT </w:instrText>
      </w:r>
      <w:r w:rsidRPr="007B4F28">
        <w:rPr>
          <w:rStyle w:val="FormulaChar"/>
        </w:rPr>
      </w:r>
      <w:r w:rsidRPr="007B4F28">
        <w:rPr>
          <w:rStyle w:val="FormulaChar"/>
        </w:rPr>
        <w:fldChar w:fldCharType="separate"/>
      </w:r>
      <w:r w:rsidRPr="007B4F28">
        <w:rPr>
          <w:rStyle w:val="FormulaChar"/>
        </w:rPr>
        <w:t>Table 1</w:t>
      </w:r>
      <w:r w:rsidRPr="007B4F28">
        <w:rPr>
          <w:rStyle w:val="FormulaChar"/>
        </w:rPr>
        <w:fldChar w:fldCharType="end"/>
      </w:r>
      <w:r w:rsidRPr="007B4F28">
        <w:rPr>
          <w:rStyle w:val="FormulaChar"/>
        </w:rPr>
        <w:t xml:space="preserve"> shows</w:t>
      </w:r>
      <w:r>
        <w:rPr>
          <w:rFonts w:ascii="Times New Roman" w:eastAsia="Yu Mincho" w:hAnsi="Times New Roman" w:cs="Times New Roman"/>
          <w:sz w:val="24"/>
          <w:szCs w:val="24"/>
          <w:lang w:eastAsia="ja-JP"/>
        </w:rPr>
        <w:t xml:space="preserve"> the descriptive statistics </w:t>
      </w:r>
      <w:r w:rsidR="00DA7E3E">
        <w:rPr>
          <w:rFonts w:ascii="Times New Roman" w:eastAsia="Yu Mincho" w:hAnsi="Times New Roman" w:cs="Times New Roman"/>
          <w:sz w:val="24"/>
          <w:szCs w:val="24"/>
          <w:lang w:eastAsia="ja-JP"/>
        </w:rPr>
        <w:t xml:space="preserve">of all the transfers in the COTA bus system. We can observe that APC-GTFS dataset’s result is </w:t>
      </w:r>
      <w:r w:rsidR="001402EB">
        <w:rPr>
          <w:rFonts w:ascii="Times New Roman" w:eastAsia="Yu Mincho" w:hAnsi="Times New Roman" w:cs="Times New Roman"/>
          <w:sz w:val="24"/>
          <w:szCs w:val="24"/>
          <w:lang w:eastAsia="ja-JP"/>
        </w:rPr>
        <w:t>considerably</w:t>
      </w:r>
      <w:r w:rsidR="00DA7E3E">
        <w:rPr>
          <w:rFonts w:ascii="Times New Roman" w:eastAsia="Yu Mincho" w:hAnsi="Times New Roman" w:cs="Times New Roman"/>
          <w:sz w:val="24"/>
          <w:szCs w:val="24"/>
          <w:lang w:eastAsia="ja-JP"/>
        </w:rPr>
        <w:t xml:space="preserve"> </w:t>
      </w:r>
      <w:r w:rsidR="00835A97">
        <w:rPr>
          <w:rFonts w:ascii="Times New Roman" w:eastAsia="Yu Mincho" w:hAnsi="Times New Roman" w:cs="Times New Roman"/>
          <w:sz w:val="24"/>
          <w:szCs w:val="24"/>
          <w:lang w:eastAsia="ja-JP"/>
        </w:rPr>
        <w:t>larger</w:t>
      </w:r>
      <w:r w:rsidR="00DA7E3E">
        <w:rPr>
          <w:rFonts w:ascii="Times New Roman" w:eastAsia="Yu Mincho" w:hAnsi="Times New Roman" w:cs="Times New Roman"/>
          <w:sz w:val="24"/>
          <w:szCs w:val="24"/>
          <w:lang w:eastAsia="ja-JP"/>
        </w:rPr>
        <w:t xml:space="preserve"> than the original GTFS’</w:t>
      </w:r>
      <w:r w:rsidR="000A7901">
        <w:rPr>
          <w:rFonts w:ascii="Times New Roman" w:eastAsia="Yu Mincho" w:hAnsi="Times New Roman" w:cs="Times New Roman"/>
          <w:sz w:val="24"/>
          <w:szCs w:val="24"/>
          <w:lang w:eastAsia="ja-JP"/>
        </w:rPr>
        <w:t>s. Although the mean value is relatively small, however, the standard deviation is substantially large, which suggests the temporal and spatial variation is large.</w:t>
      </w:r>
    </w:p>
    <w:tbl>
      <w:tblPr>
        <w:tblStyle w:val="TableGrid"/>
        <w:tblW w:w="0" w:type="auto"/>
        <w:tblInd w:w="0" w:type="dxa"/>
        <w:tblLook w:val="04A0" w:firstRow="1" w:lastRow="0" w:firstColumn="1" w:lastColumn="0" w:noHBand="0" w:noVBand="1"/>
      </w:tblPr>
      <w:tblGrid>
        <w:gridCol w:w="3415"/>
        <w:gridCol w:w="2520"/>
        <w:gridCol w:w="2695"/>
      </w:tblGrid>
      <w:tr w:rsidR="000B4311" w14:paraId="745A4811" w14:textId="77777777" w:rsidTr="007B4F28">
        <w:tc>
          <w:tcPr>
            <w:tcW w:w="3415" w:type="dxa"/>
          </w:tcPr>
          <w:p w14:paraId="7A6A189E" w14:textId="77777777" w:rsidR="000B4311" w:rsidRDefault="000B4311" w:rsidP="007B4F28">
            <w:pPr>
              <w:spacing w:line="240" w:lineRule="auto"/>
              <w:jc w:val="both"/>
              <w:rPr>
                <w:rFonts w:ascii="Times New Roman" w:eastAsia="Yu Mincho" w:hAnsi="Times New Roman" w:cs="Times New Roman"/>
                <w:sz w:val="24"/>
                <w:szCs w:val="24"/>
                <w:lang w:eastAsia="ja-JP"/>
              </w:rPr>
            </w:pPr>
          </w:p>
        </w:tc>
        <w:tc>
          <w:tcPr>
            <w:tcW w:w="2520" w:type="dxa"/>
          </w:tcPr>
          <w:p w14:paraId="533F56D7"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riginal GTFS</w:t>
            </w:r>
          </w:p>
        </w:tc>
        <w:tc>
          <w:tcPr>
            <w:tcW w:w="2695" w:type="dxa"/>
          </w:tcPr>
          <w:p w14:paraId="3FF3503F"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PC-GTFS</w:t>
            </w:r>
          </w:p>
        </w:tc>
      </w:tr>
      <w:tr w:rsidR="000B4311" w14:paraId="18AE2590" w14:textId="77777777" w:rsidTr="007B4F28">
        <w:tc>
          <w:tcPr>
            <w:tcW w:w="3415" w:type="dxa"/>
          </w:tcPr>
          <w:p w14:paraId="468BA372" w14:textId="3925D813" w:rsidR="000B4311" w:rsidRDefault="007B4F28" w:rsidP="00A81AC1">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verage </w:t>
            </w:r>
            <w:r w:rsidR="00A81AC1">
              <w:rPr>
                <w:rFonts w:ascii="Times New Roman" w:eastAsia="Yu Mincho" w:hAnsi="Times New Roman" w:cs="Times New Roman"/>
                <w:sz w:val="24"/>
                <w:szCs w:val="24"/>
                <w:lang w:eastAsia="ja-JP"/>
              </w:rPr>
              <w:t>t</w:t>
            </w:r>
            <w:r w:rsidR="000B4311">
              <w:rPr>
                <w:rFonts w:ascii="Times New Roman" w:eastAsia="Yu Mincho" w:hAnsi="Times New Roman" w:cs="Times New Roman"/>
                <w:sz w:val="24"/>
                <w:szCs w:val="24"/>
                <w:lang w:eastAsia="ja-JP"/>
              </w:rPr>
              <w:t>ransfer risk</w:t>
            </w:r>
          </w:p>
        </w:tc>
        <w:tc>
          <w:tcPr>
            <w:tcW w:w="2520" w:type="dxa"/>
          </w:tcPr>
          <w:p w14:paraId="760A1C36"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7.14%</w:t>
            </w:r>
          </w:p>
        </w:tc>
        <w:tc>
          <w:tcPr>
            <w:tcW w:w="2695" w:type="dxa"/>
          </w:tcPr>
          <w:p w14:paraId="7CE92E9D"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8.55%</w:t>
            </w:r>
          </w:p>
        </w:tc>
      </w:tr>
      <w:tr w:rsidR="000B4311" w14:paraId="34200FD7" w14:textId="77777777" w:rsidTr="007B4F28">
        <w:tc>
          <w:tcPr>
            <w:tcW w:w="3415" w:type="dxa"/>
          </w:tcPr>
          <w:p w14:paraId="6BE3C7C6" w14:textId="0973B024"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 xml:space="preserve">ransfer risk </w:t>
            </w:r>
          </w:p>
        </w:tc>
        <w:tc>
          <w:tcPr>
            <w:tcW w:w="2520" w:type="dxa"/>
          </w:tcPr>
          <w:p w14:paraId="1C73D531" w14:textId="02765278" w:rsidR="000B4311" w:rsidRDefault="00391E36"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25.75%</w:t>
            </w:r>
          </w:p>
        </w:tc>
        <w:tc>
          <w:tcPr>
            <w:tcW w:w="2695" w:type="dxa"/>
          </w:tcPr>
          <w:p w14:paraId="22C67FC3"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27.96%</w:t>
            </w:r>
          </w:p>
        </w:tc>
      </w:tr>
      <w:tr w:rsidR="000B4311" w14:paraId="6DB04A7B" w14:textId="77777777" w:rsidTr="007B4F28">
        <w:tc>
          <w:tcPr>
            <w:tcW w:w="3415" w:type="dxa"/>
          </w:tcPr>
          <w:p w14:paraId="4D0C8731" w14:textId="4CF1E2F1"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verage</w:t>
            </w:r>
            <w:r w:rsidR="000B4311">
              <w:rPr>
                <w:rFonts w:ascii="Times New Roman" w:eastAsia="Yu Mincho" w:hAnsi="Times New Roman" w:cs="Times New Roman"/>
                <w:sz w:val="24"/>
                <w:szCs w:val="24"/>
                <w:lang w:eastAsia="ja-JP"/>
              </w:rPr>
              <w:t xml:space="preserve"> total time penalty (min)</w:t>
            </w:r>
          </w:p>
        </w:tc>
        <w:tc>
          <w:tcPr>
            <w:tcW w:w="2520" w:type="dxa"/>
          </w:tcPr>
          <w:p w14:paraId="74AB45B4"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3.74</w:t>
            </w:r>
          </w:p>
        </w:tc>
        <w:tc>
          <w:tcPr>
            <w:tcW w:w="2695" w:type="dxa"/>
          </w:tcPr>
          <w:p w14:paraId="699E0199"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4.57</w:t>
            </w:r>
          </w:p>
        </w:tc>
      </w:tr>
      <w:tr w:rsidR="000B4311" w14:paraId="7301B219" w14:textId="77777777" w:rsidTr="007B4F28">
        <w:tc>
          <w:tcPr>
            <w:tcW w:w="3415" w:type="dxa"/>
          </w:tcPr>
          <w:p w14:paraId="1F265336" w14:textId="5C0EFADD"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otal time penalty (min)</w:t>
            </w:r>
          </w:p>
        </w:tc>
        <w:tc>
          <w:tcPr>
            <w:tcW w:w="2520" w:type="dxa"/>
          </w:tcPr>
          <w:p w14:paraId="1C530248" w14:textId="426EE951" w:rsidR="000B4311" w:rsidRDefault="00391E36"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12.97</w:t>
            </w:r>
          </w:p>
        </w:tc>
        <w:tc>
          <w:tcPr>
            <w:tcW w:w="2695" w:type="dxa"/>
          </w:tcPr>
          <w:p w14:paraId="378B3875"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15.44</w:t>
            </w:r>
          </w:p>
        </w:tc>
      </w:tr>
    </w:tbl>
    <w:p w14:paraId="23029E20" w14:textId="11E33BEF" w:rsidR="000B4311" w:rsidRDefault="007B4F28" w:rsidP="007B4F28">
      <w:pPr>
        <w:pStyle w:val="Formula"/>
        <w:jc w:val="center"/>
      </w:pPr>
      <w:bookmarkStart w:id="12" w:name="_Ref21002757"/>
      <w:bookmarkStart w:id="13" w:name="_Ref21002746"/>
      <w:r>
        <w:t xml:space="preserve">Table </w:t>
      </w:r>
      <w:fldSimple w:instr=" SEQ Table \* ARABIC ">
        <w:r>
          <w:rPr>
            <w:noProof/>
          </w:rPr>
          <w:t>1</w:t>
        </w:r>
      </w:fldSimple>
      <w:bookmarkEnd w:id="12"/>
      <w:r>
        <w:t xml:space="preserve"> the mean and standard deviation of transfer risk and total time penalty</w:t>
      </w:r>
      <w:bookmarkEnd w:id="13"/>
      <w:r w:rsidR="008C4628">
        <w:t xml:space="preserve"> for all transfers in the COTA system</w:t>
      </w:r>
    </w:p>
    <w:p w14:paraId="3DE2FCE9" w14:textId="0B621171" w:rsidR="002A437F" w:rsidRPr="00B74C48" w:rsidRDefault="005B5EC7" w:rsidP="00B74C48">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average transfer risk and average total time penalty 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p>
    <w:p w14:paraId="07205178" w14:textId="7BC5E866" w:rsidR="00AA6E76" w:rsidRDefault="00A52740" w:rsidP="008D27A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w:t>
      </w:r>
    </w:p>
    <w:p w14:paraId="65A4A7F1" w14:textId="77A792D8" w:rsidR="00AA6E76" w:rsidRPr="009578C7" w:rsidRDefault="00E21BE6" w:rsidP="00AA6E76">
      <w:pPr>
        <w:spacing w:line="240" w:lineRule="auto"/>
        <w:jc w:val="center"/>
        <w:rPr>
          <w:rFonts w:ascii="Times New Roman" w:hAnsi="Times New Roman" w:cs="Times New Roman"/>
          <w:sz w:val="24"/>
          <w:szCs w:val="24"/>
        </w:rPr>
      </w:pPr>
      <w:r>
        <w:rPr>
          <w:rFonts w:ascii="Times New Roman" w:eastAsia="Yu Mincho" w:hAnsi="Times New Roman" w:cs="Times New Roman"/>
          <w:noProof/>
          <w:sz w:val="24"/>
          <w:szCs w:val="24"/>
        </w:rPr>
        <w:pict w14:anchorId="05D080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161.25pt">
            <v:imagedata r:id="rId14" o:title="tr@1x"/>
          </v:shape>
        </w:pict>
      </w:r>
    </w:p>
    <w:p w14:paraId="78CBB69E" w14:textId="727E3357" w:rsidR="00AA6E76" w:rsidRDefault="00AA6E76" w:rsidP="00AA6E76">
      <w:pPr>
        <w:spacing w:line="240" w:lineRule="auto"/>
        <w:jc w:val="center"/>
        <w:rPr>
          <w:rFonts w:ascii="Times New Roman" w:hAnsi="Times New Roman" w:cs="Times New Roman"/>
          <w:sz w:val="24"/>
          <w:szCs w:val="24"/>
        </w:rPr>
      </w:pPr>
      <w:bookmarkStart w:id="14"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4"/>
      <w:r>
        <w:rPr>
          <w:rFonts w:ascii="Times New Roman" w:eastAsia="Yu Mincho" w:hAnsi="Times New Roman" w:cs="Times New Roman"/>
          <w:sz w:val="24"/>
          <w:szCs w:val="24"/>
          <w:lang w:eastAsia="ja-JP"/>
        </w:rPr>
        <w:t xml:space="preserve"> Spatial pattern of TR (in percentage</w:t>
      </w:r>
      <w:r w:rsidR="00C72906">
        <w:rPr>
          <w:rFonts w:ascii="Times New Roman" w:eastAsia="Yu Mincho" w:hAnsi="Times New Roman" w:cs="Times New Roman"/>
          <w:sz w:val="24"/>
          <w:szCs w:val="24"/>
          <w:lang w:eastAsia="ja-JP"/>
        </w:rPr>
        <w:t xml:space="preserve"> and quantile classification</w:t>
      </w:r>
      <w:r>
        <w:rPr>
          <w:rFonts w:ascii="Times New Roman" w:eastAsia="Yu Mincho" w:hAnsi="Times New Roman" w:cs="Times New Roman"/>
          <w:sz w:val="24"/>
          <w:szCs w:val="24"/>
          <w:lang w:eastAsia="ja-JP"/>
        </w:rPr>
        <w:t>) in 2018</w:t>
      </w:r>
    </w:p>
    <w:p w14:paraId="3A29C515" w14:textId="1C1433B1" w:rsidR="00AA6E76" w:rsidRDefault="00E21BE6" w:rsidP="00AA6E76">
      <w:pPr>
        <w:spacing w:line="240" w:lineRule="auto"/>
        <w:jc w:val="center"/>
        <w:rPr>
          <w:rFonts w:ascii="Times New Roman" w:eastAsia="Yu Mincho" w:hAnsi="Times New Roman" w:cs="Times New Roman"/>
          <w:sz w:val="24"/>
          <w:szCs w:val="24"/>
          <w:lang w:eastAsia="ja-JP"/>
        </w:rPr>
      </w:pPr>
      <w:r>
        <w:rPr>
          <w:rFonts w:ascii="Times New Roman" w:hAnsi="Times New Roman" w:cs="Times New Roman"/>
          <w:noProof/>
          <w:sz w:val="24"/>
          <w:szCs w:val="24"/>
        </w:rPr>
        <w:pict w14:anchorId="7C605050">
          <v:shape id="_x0000_i1026" type="#_x0000_t75" style="width:6in;height:161.25pt">
            <v:imagedata r:id="rId15" o:title="attp@1x"/>
          </v:shape>
        </w:pict>
      </w:r>
    </w:p>
    <w:p w14:paraId="6F7A8FDE" w14:textId="177C72A9" w:rsidR="00AA6E76" w:rsidRDefault="00AA6E76" w:rsidP="00AA6E76">
      <w:pPr>
        <w:spacing w:line="240" w:lineRule="auto"/>
        <w:jc w:val="center"/>
        <w:rPr>
          <w:rFonts w:ascii="Times New Roman" w:eastAsia="Yu Mincho" w:hAnsi="Times New Roman" w:cs="Times New Roman"/>
          <w:sz w:val="24"/>
          <w:szCs w:val="24"/>
          <w:lang w:eastAsia="ja-JP"/>
        </w:rPr>
      </w:pPr>
      <w:bookmarkStart w:id="15"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5"/>
      <w:r>
        <w:rPr>
          <w:rFonts w:ascii="Times New Roman" w:eastAsia="Yu Mincho" w:hAnsi="Times New Roman" w:cs="Times New Roman"/>
          <w:sz w:val="24"/>
          <w:szCs w:val="24"/>
          <w:lang w:eastAsia="ja-JP"/>
        </w:rPr>
        <w:t xml:space="preserve"> Spatial Pattern of ATTP (in minutes</w:t>
      </w:r>
      <w:r w:rsidR="00DC5A96" w:rsidRPr="00DC5A96">
        <w:rPr>
          <w:rFonts w:ascii="Times New Roman" w:eastAsia="Yu Mincho" w:hAnsi="Times New Roman" w:cs="Times New Roman"/>
          <w:sz w:val="24"/>
          <w:szCs w:val="24"/>
          <w:lang w:eastAsia="ja-JP"/>
        </w:rPr>
        <w:t xml:space="preserve"> </w:t>
      </w:r>
      <w:r w:rsidR="00DC5A96">
        <w:rPr>
          <w:rFonts w:ascii="Times New Roman" w:eastAsia="Yu Mincho" w:hAnsi="Times New Roman" w:cs="Times New Roman"/>
          <w:sz w:val="24"/>
          <w:szCs w:val="24"/>
          <w:lang w:eastAsia="ja-JP"/>
        </w:rPr>
        <w:t>and 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39F248C0" w14:textId="70186E3A" w:rsidR="00A52740" w:rsidRDefault="00497227"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standard deviation of all TR and ATTP has shown the heterogeneity of the transfers. From their respective spatial pattern, we prove the spatial pattern is highly diverse; </w:t>
      </w:r>
      <w:r w:rsidR="002C4120">
        <w:rPr>
          <w:rFonts w:ascii="Times New Roman" w:eastAsia="Yu Mincho" w:hAnsi="Times New Roman" w:cs="Times New Roman"/>
          <w:sz w:val="24"/>
          <w:szCs w:val="24"/>
          <w:lang w:eastAsia="ja-JP"/>
        </w:rPr>
        <w:lastRenderedPageBreak/>
        <w:t xml:space="preserve">moreover, </w:t>
      </w:r>
      <w:r>
        <w:rPr>
          <w:rFonts w:ascii="Times New Roman" w:eastAsia="Yu Mincho" w:hAnsi="Times New Roman" w:cs="Times New Roman"/>
          <w:sz w:val="24"/>
          <w:szCs w:val="24"/>
          <w:lang w:eastAsia="ja-JP"/>
        </w:rPr>
        <w:t>this section will focus on the temporal heterogeneity of the transfers</w:t>
      </w:r>
      <w:r w:rsidR="0093588A">
        <w:rPr>
          <w:rFonts w:ascii="Times New Roman" w:eastAsia="Yu Mincho" w:hAnsi="Times New Roman" w:cs="Times New Roman"/>
          <w:sz w:val="24"/>
          <w:szCs w:val="24"/>
          <w:lang w:eastAsia="ja-JP"/>
        </w:rPr>
        <w:t xml:space="preserve"> in different scales</w:t>
      </w:r>
      <w:r>
        <w:rPr>
          <w:rFonts w:ascii="Times New Roman" w:eastAsia="Yu Mincho" w:hAnsi="Times New Roman" w:cs="Times New Roman"/>
          <w:sz w:val="24"/>
          <w:szCs w:val="24"/>
          <w:lang w:eastAsia="ja-JP"/>
        </w:rPr>
        <w:t>. E</w:t>
      </w:r>
      <w:r w:rsidR="00A52740">
        <w:rPr>
          <w:rFonts w:ascii="Times New Roman" w:eastAsia="Yu Mincho" w:hAnsi="Times New Roman" w:cs="Times New Roman"/>
          <w:sz w:val="24"/>
          <w:szCs w:val="24"/>
          <w:lang w:eastAsia="ja-JP"/>
        </w:rPr>
        <w:t xml:space="preserv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t>
      </w:r>
    </w:p>
    <w:p w14:paraId="4578B45E" w14:textId="5765AD0B" w:rsidR="00491109" w:rsidRDefault="00CC6315"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still larger, b</w:t>
      </w:r>
      <w:r w:rsidR="009F461C">
        <w:rPr>
          <w:rFonts w:ascii="Times New Roman" w:eastAsia="Yu Mincho" w:hAnsi="Times New Roman" w:cs="Times New Roman"/>
          <w:sz w:val="24"/>
          <w:szCs w:val="24"/>
          <w:lang w:eastAsia="ja-JP"/>
        </w:rPr>
        <w:t>oth datasets suggest a similar c</w:t>
      </w:r>
      <w:r w:rsidR="001D6B08">
        <w:rPr>
          <w:rFonts w:ascii="Times New Roman" w:eastAsia="Yu Mincho" w:hAnsi="Times New Roman" w:cs="Times New Roman"/>
          <w:sz w:val="24"/>
          <w:szCs w:val="24"/>
          <w:lang w:eastAsia="ja-JP"/>
        </w:rPr>
        <w:t>hanging 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6FBCCA8B" w:rsidR="00491109" w:rsidRDefault="00D22F0D" w:rsidP="00491109">
      <w:pPr>
        <w:keepNext/>
        <w:spacing w:line="240" w:lineRule="auto"/>
        <w:jc w:val="center"/>
      </w:pPr>
      <w:r>
        <w:rPr>
          <w:noProof/>
        </w:rPr>
        <w:drawing>
          <wp:inline distT="0" distB="0" distL="0" distR="0" wp14:anchorId="38B31954" wp14:editId="2CB2F059">
            <wp:extent cx="5486400" cy="2742936"/>
            <wp:effectExtent l="0" t="0" r="0" b="6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738ECED" w14:textId="469DE4CB" w:rsidR="00491109" w:rsidRDefault="00491109" w:rsidP="00491109">
      <w:pPr>
        <w:spacing w:line="240" w:lineRule="auto"/>
        <w:jc w:val="center"/>
        <w:rPr>
          <w:rFonts w:ascii="Times New Roman" w:eastAsia="Yu Mincho" w:hAnsi="Times New Roman" w:cs="Times New Roman"/>
          <w:sz w:val="24"/>
          <w:szCs w:val="24"/>
          <w:lang w:eastAsia="ja-JP"/>
        </w:rPr>
      </w:pPr>
      <w:bookmarkStart w:id="16"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16"/>
      <w:r>
        <w:rPr>
          <w:rFonts w:ascii="Times New Roman" w:eastAsia="Yu Mincho" w:hAnsi="Times New Roman" w:cs="Times New Roman"/>
          <w:sz w:val="24"/>
          <w:szCs w:val="24"/>
          <w:lang w:eastAsia="ja-JP"/>
        </w:rPr>
        <w:t xml:space="preserve"> Overall monthly TR and ATTP trend chart in 2018.</w:t>
      </w:r>
    </w:p>
    <w:p w14:paraId="0DE63045" w14:textId="20920611"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transfer risk 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Friday) maintains higher levels of risk and penalties due to the overall traffic pattern. Weekends and Monday’s ATTP and TR are relatively low due to flexible working schedule and less commuting activities.</w:t>
      </w:r>
      <w:r w:rsidR="00C77847">
        <w:rPr>
          <w:rFonts w:ascii="Times New Roman" w:eastAsia="Yu Mincho" w:hAnsi="Times New Roman" w:cs="Times New Roman"/>
          <w:sz w:val="24"/>
          <w:szCs w:val="24"/>
          <w:lang w:eastAsia="ja-JP"/>
        </w:rPr>
        <w:t xml:space="preserve"> However, for APC-GTFS dataset and ATTP, we can observe that Sunday is the second to the Friday, which is the lowest for original GTFS dataset.  </w:t>
      </w:r>
    </w:p>
    <w:p w14:paraId="52D67752" w14:textId="3C832E48" w:rsidR="00491109" w:rsidRDefault="00A27817" w:rsidP="00491109">
      <w:pPr>
        <w:keepNext/>
        <w:spacing w:line="240" w:lineRule="auto"/>
        <w:jc w:val="center"/>
      </w:pPr>
      <w:r>
        <w:rPr>
          <w:noProof/>
        </w:rPr>
        <w:lastRenderedPageBreak/>
        <w:drawing>
          <wp:inline distT="0" distB="0" distL="0" distR="0" wp14:anchorId="0F9365FD" wp14:editId="6DF3B6B6">
            <wp:extent cx="5486400" cy="2558955"/>
            <wp:effectExtent l="0" t="0" r="0" b="133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8AC5DBC" w14:textId="16C52DCD" w:rsidR="00491109" w:rsidRDefault="00491109" w:rsidP="00491109">
      <w:pPr>
        <w:spacing w:line="240" w:lineRule="auto"/>
        <w:jc w:val="center"/>
        <w:rPr>
          <w:rFonts w:ascii="Times New Roman" w:eastAsia="Yu Mincho" w:hAnsi="Times New Roman" w:cs="Times New Roman"/>
          <w:sz w:val="24"/>
          <w:szCs w:val="24"/>
          <w:lang w:eastAsia="ja-JP"/>
        </w:rPr>
      </w:pPr>
      <w:bookmarkStart w:id="17"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17"/>
      <w:r>
        <w:rPr>
          <w:rFonts w:ascii="Times New Roman" w:eastAsia="Yu Mincho" w:hAnsi="Times New Roman" w:cs="Times New Roman"/>
          <w:sz w:val="24"/>
          <w:szCs w:val="24"/>
          <w:lang w:eastAsia="ja-JP"/>
        </w:rPr>
        <w:t xml:space="preserve"> Overall Weekday TR and ATTP Trend Chart in 2018.</w:t>
      </w:r>
    </w:p>
    <w:p w14:paraId="37E914ED" w14:textId="17C5E5D0"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itnesses high transfer risk and high total time penalty. While the risk of missing a transfer does not increase dramatically at night, the 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1F674CFA" w14:textId="3ADFBB89" w:rsidR="00C6452A" w:rsidRDefault="000432C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s f</w:t>
      </w:r>
      <w:r w:rsidR="000829EC">
        <w:rPr>
          <w:rFonts w:ascii="Times New Roman" w:eastAsia="Yu Mincho" w:hAnsi="Times New Roman" w:cs="Times New Roman"/>
          <w:sz w:val="24"/>
          <w:szCs w:val="24"/>
          <w:lang w:eastAsia="ja-JP"/>
        </w:rPr>
        <w:t xml:space="preserve">or the comparison of original GTFS and APC-GTFS, for most hours, APC-GTFS’s ATTP is larger than original GTFS’s; while only on rush hours (morning, afternoon, and night), APC-GTFS’s transfer risk is larger than GTFS’s. </w:t>
      </w:r>
      <w:r w:rsidR="00C6452A">
        <w:rPr>
          <w:rFonts w:ascii="Times New Roman" w:eastAsia="Yu Mincho" w:hAnsi="Times New Roman" w:cs="Times New Roman"/>
          <w:sz w:val="24"/>
          <w:szCs w:val="24"/>
          <w:lang w:eastAsia="ja-JP"/>
        </w:rPr>
        <w:fldChar w:fldCharType="begin"/>
      </w:r>
      <w:r w:rsidR="00C6452A">
        <w:rPr>
          <w:rFonts w:ascii="Times New Roman" w:eastAsia="Yu Mincho" w:hAnsi="Times New Roman" w:cs="Times New Roman"/>
          <w:sz w:val="24"/>
          <w:szCs w:val="24"/>
          <w:lang w:eastAsia="ja-JP"/>
        </w:rPr>
        <w:instrText xml:space="preserve"> REF _Ref21089387 \h  \* MERGEFORMAT </w:instrText>
      </w:r>
      <w:r w:rsidR="00C6452A">
        <w:rPr>
          <w:rFonts w:ascii="Times New Roman" w:eastAsia="Yu Mincho" w:hAnsi="Times New Roman" w:cs="Times New Roman"/>
          <w:sz w:val="24"/>
          <w:szCs w:val="24"/>
          <w:lang w:eastAsia="ja-JP"/>
        </w:rPr>
      </w:r>
      <w:r w:rsidR="00C6452A">
        <w:rPr>
          <w:rFonts w:ascii="Times New Roman" w:eastAsia="Yu Mincho" w:hAnsi="Times New Roman" w:cs="Times New Roman"/>
          <w:sz w:val="24"/>
          <w:szCs w:val="24"/>
          <w:lang w:eastAsia="ja-JP"/>
        </w:rPr>
        <w:fldChar w:fldCharType="separate"/>
      </w:r>
      <w:r w:rsidR="00EF3679" w:rsidRPr="00C6452A">
        <w:rPr>
          <w:rFonts w:ascii="Times New Roman" w:eastAsia="Yu Mincho" w:hAnsi="Times New Roman" w:cs="Times New Roman"/>
          <w:sz w:val="24"/>
          <w:szCs w:val="24"/>
          <w:lang w:eastAsia="ja-JP"/>
        </w:rPr>
        <w:t xml:space="preserve">Figure </w:t>
      </w:r>
      <w:r w:rsidR="00EF3679">
        <w:rPr>
          <w:rFonts w:ascii="Times New Roman" w:eastAsia="Yu Mincho" w:hAnsi="Times New Roman" w:cs="Times New Roman"/>
          <w:sz w:val="24"/>
          <w:szCs w:val="24"/>
          <w:lang w:eastAsia="ja-JP"/>
        </w:rPr>
        <w:t>10</w:t>
      </w:r>
      <w:r w:rsidR="00C6452A">
        <w:rPr>
          <w:rFonts w:ascii="Times New Roman" w:eastAsia="Yu Mincho" w:hAnsi="Times New Roman" w:cs="Times New Roman"/>
          <w:sz w:val="24"/>
          <w:szCs w:val="24"/>
          <w:lang w:eastAsia="ja-JP"/>
        </w:rPr>
        <w:fldChar w:fldCharType="end"/>
      </w:r>
      <w:r w:rsidR="00C6452A">
        <w:rPr>
          <w:rFonts w:ascii="Times New Roman" w:eastAsia="Yu Mincho" w:hAnsi="Times New Roman" w:cs="Times New Roman"/>
          <w:sz w:val="24"/>
          <w:szCs w:val="24"/>
          <w:lang w:eastAsia="ja-JP"/>
        </w:rPr>
        <w:t xml:space="preserve"> visualizes </w:t>
      </w:r>
      <w:r w:rsidR="00E27A4C">
        <w:rPr>
          <w:rFonts w:ascii="Times New Roman" w:eastAsia="Yu Mincho" w:hAnsi="Times New Roman" w:cs="Times New Roman"/>
          <w:sz w:val="24"/>
          <w:szCs w:val="24"/>
          <w:lang w:eastAsia="ja-JP"/>
        </w:rPr>
        <w:t>ATTP and TR’s</w:t>
      </w:r>
      <w:r w:rsidR="00C6452A">
        <w:rPr>
          <w:rFonts w:ascii="Times New Roman" w:eastAsia="Yu Mincho" w:hAnsi="Times New Roman" w:cs="Times New Roman"/>
          <w:sz w:val="24"/>
          <w:szCs w:val="24"/>
          <w:lang w:eastAsia="ja-JP"/>
        </w:rPr>
        <w:t xml:space="preserve"> difference between with APC-GTFS and with original GTFS. </w:t>
      </w:r>
      <w:r w:rsidR="00E27A4C">
        <w:rPr>
          <w:rFonts w:ascii="Times New Roman" w:eastAsia="Yu Mincho" w:hAnsi="Times New Roman" w:cs="Times New Roman"/>
          <w:sz w:val="24"/>
          <w:szCs w:val="24"/>
          <w:lang w:eastAsia="ja-JP"/>
        </w:rPr>
        <w:t xml:space="preserve">A clear pattern is the differences are larger during the rush hours. </w:t>
      </w:r>
      <w:r w:rsidR="00EF3679">
        <w:rPr>
          <w:rFonts w:ascii="Times New Roman" w:eastAsia="Yu Mincho" w:hAnsi="Times New Roman" w:cs="Times New Roman"/>
          <w:sz w:val="24"/>
          <w:szCs w:val="24"/>
          <w:lang w:eastAsia="ja-JP"/>
        </w:rPr>
        <w:t>Although both results share highly identical spatiotemporal pattern, c</w:t>
      </w:r>
      <w:r w:rsidR="00C6452A">
        <w:rPr>
          <w:rFonts w:ascii="Times New Roman" w:eastAsia="Yu Mincho" w:hAnsi="Times New Roman" w:cs="Times New Roman"/>
          <w:sz w:val="24"/>
          <w:szCs w:val="24"/>
          <w:lang w:eastAsia="ja-JP"/>
        </w:rPr>
        <w:t xml:space="preserve">ompared with </w:t>
      </w:r>
      <w:r w:rsidR="00E27A4C">
        <w:rPr>
          <w:rFonts w:ascii="Times New Roman" w:eastAsia="Yu Mincho" w:hAnsi="Times New Roman" w:cs="Times New Roman"/>
          <w:sz w:val="24"/>
          <w:szCs w:val="24"/>
          <w:lang w:eastAsia="ja-JP"/>
        </w:rPr>
        <w:t xml:space="preserve">APC-GTFS, which has higher temporal accuracy, original GTFS’s results </w:t>
      </w:r>
      <w:r w:rsidR="00EF3679">
        <w:rPr>
          <w:rFonts w:ascii="Times New Roman" w:eastAsia="Yu Mincho" w:hAnsi="Times New Roman" w:cs="Times New Roman"/>
          <w:sz w:val="24"/>
          <w:szCs w:val="24"/>
          <w:lang w:eastAsia="ja-JP"/>
        </w:rPr>
        <w:t xml:space="preserve">are </w:t>
      </w:r>
      <w:r w:rsidR="00E27A4C">
        <w:rPr>
          <w:rFonts w:ascii="Times New Roman" w:eastAsia="Yu Mincho" w:hAnsi="Times New Roman" w:cs="Times New Roman"/>
          <w:sz w:val="24"/>
          <w:szCs w:val="24"/>
          <w:lang w:eastAsia="ja-JP"/>
        </w:rPr>
        <w:t>smaller</w:t>
      </w:r>
      <w:r w:rsidR="00B2329C">
        <w:rPr>
          <w:rFonts w:ascii="Times New Roman" w:eastAsia="Yu Mincho" w:hAnsi="Times New Roman" w:cs="Times New Roman"/>
          <w:sz w:val="24"/>
          <w:szCs w:val="24"/>
          <w:lang w:eastAsia="ja-JP"/>
        </w:rPr>
        <w:t xml:space="preserve"> especially </w:t>
      </w:r>
      <w:r w:rsidR="00252F70">
        <w:rPr>
          <w:rFonts w:ascii="Times New Roman" w:eastAsia="Yu Mincho" w:hAnsi="Times New Roman" w:cs="Times New Roman"/>
          <w:sz w:val="24"/>
          <w:szCs w:val="24"/>
          <w:lang w:eastAsia="ja-JP"/>
        </w:rPr>
        <w:t>during</w:t>
      </w:r>
      <w:r w:rsidR="00B2329C">
        <w:rPr>
          <w:rFonts w:ascii="Times New Roman" w:eastAsia="Yu Mincho" w:hAnsi="Times New Roman" w:cs="Times New Roman"/>
          <w:sz w:val="24"/>
          <w:szCs w:val="24"/>
          <w:lang w:eastAsia="ja-JP"/>
        </w:rPr>
        <w:t xml:space="preserve"> rush hours</w:t>
      </w:r>
      <w:r w:rsidR="00E27A4C">
        <w:rPr>
          <w:rFonts w:ascii="Times New Roman" w:eastAsia="Yu Mincho" w:hAnsi="Times New Roman" w:cs="Times New Roman"/>
          <w:sz w:val="24"/>
          <w:szCs w:val="24"/>
          <w:lang w:eastAsia="ja-JP"/>
        </w:rPr>
        <w:t xml:space="preserve">. </w:t>
      </w:r>
      <w:r w:rsidR="00760E1D">
        <w:rPr>
          <w:rFonts w:ascii="Times New Roman" w:eastAsia="Yu Mincho" w:hAnsi="Times New Roman" w:cs="Times New Roman"/>
          <w:sz w:val="24"/>
          <w:szCs w:val="24"/>
          <w:lang w:eastAsia="ja-JP"/>
        </w:rPr>
        <w:t xml:space="preserve">Moreover, the differences will have more impact </w:t>
      </w:r>
      <w:r w:rsidR="00A93D64">
        <w:rPr>
          <w:rFonts w:ascii="Times New Roman" w:eastAsia="Yu Mincho" w:hAnsi="Times New Roman" w:cs="Times New Roman"/>
          <w:sz w:val="24"/>
          <w:szCs w:val="24"/>
          <w:lang w:eastAsia="ja-JP"/>
        </w:rPr>
        <w:t xml:space="preserve">if ridership is included, since rush hours </w:t>
      </w:r>
      <w:r w:rsidR="00AB3E44">
        <w:rPr>
          <w:rFonts w:ascii="Times New Roman" w:eastAsia="Yu Mincho" w:hAnsi="Times New Roman" w:cs="Times New Roman"/>
          <w:sz w:val="24"/>
          <w:szCs w:val="24"/>
          <w:lang w:eastAsia="ja-JP"/>
        </w:rPr>
        <w:t>witness</w:t>
      </w:r>
      <w:r w:rsidR="00A93D64">
        <w:rPr>
          <w:rFonts w:ascii="Times New Roman" w:eastAsia="Yu Mincho" w:hAnsi="Times New Roman" w:cs="Times New Roman"/>
          <w:sz w:val="24"/>
          <w:szCs w:val="24"/>
          <w:lang w:eastAsia="ja-JP"/>
        </w:rPr>
        <w:t xml:space="preserve"> most ridership</w:t>
      </w:r>
      <w:r w:rsidR="009A5FBF">
        <w:rPr>
          <w:rFonts w:ascii="Times New Roman" w:eastAsia="Yu Mincho" w:hAnsi="Times New Roman" w:cs="Times New Roman"/>
          <w:sz w:val="24"/>
          <w:szCs w:val="24"/>
          <w:lang w:eastAsia="ja-JP"/>
        </w:rPr>
        <w:t xml:space="preserve"> in the system</w:t>
      </w:r>
      <w:r w:rsidR="00A93D64">
        <w:rPr>
          <w:rFonts w:ascii="Times New Roman" w:eastAsia="Yu Mincho" w:hAnsi="Times New Roman" w:cs="Times New Roman"/>
          <w:sz w:val="24"/>
          <w:szCs w:val="24"/>
          <w:lang w:eastAsia="ja-JP"/>
        </w:rPr>
        <w:t>.</w:t>
      </w:r>
      <w:r w:rsidR="00760E1D">
        <w:rPr>
          <w:rFonts w:ascii="Times New Roman" w:eastAsia="Yu Mincho" w:hAnsi="Times New Roman" w:cs="Times New Roman"/>
          <w:sz w:val="24"/>
          <w:szCs w:val="24"/>
          <w:lang w:eastAsia="ja-JP"/>
        </w:rPr>
        <w:t xml:space="preserve"> </w:t>
      </w:r>
      <w:r w:rsidR="00C6452A">
        <w:rPr>
          <w:rFonts w:ascii="Times New Roman" w:eastAsia="Yu Mincho" w:hAnsi="Times New Roman" w:cs="Times New Roman"/>
          <w:sz w:val="24"/>
          <w:szCs w:val="24"/>
          <w:lang w:eastAsia="ja-JP"/>
        </w:rPr>
        <w:t>This phenomenon especially demonstrates some risks of using original GTFS as the only data source without any calibration</w:t>
      </w:r>
      <w:r w:rsidR="00AB3E44">
        <w:rPr>
          <w:rFonts w:ascii="Times New Roman" w:eastAsia="Yu Mincho" w:hAnsi="Times New Roman" w:cs="Times New Roman"/>
          <w:sz w:val="24"/>
          <w:szCs w:val="24"/>
          <w:lang w:eastAsia="ja-JP"/>
        </w:rPr>
        <w:t xml:space="preserve">, </w:t>
      </w:r>
      <w:r w:rsidR="00AB3E44" w:rsidRPr="008B66BC">
        <w:rPr>
          <w:rFonts w:ascii="Times New Roman" w:eastAsia="Yu Mincho" w:hAnsi="Times New Roman" w:cs="Times New Roman"/>
          <w:sz w:val="24"/>
          <w:szCs w:val="24"/>
          <w:highlight w:val="yellow"/>
          <w:lang w:eastAsia="ja-JP"/>
        </w:rPr>
        <w:t>wh</w:t>
      </w:r>
      <w:r w:rsidR="008B66BC" w:rsidRPr="008B66BC">
        <w:rPr>
          <w:rFonts w:ascii="Times New Roman" w:eastAsia="Yu Mincho" w:hAnsi="Times New Roman" w:cs="Times New Roman"/>
          <w:sz w:val="24"/>
          <w:szCs w:val="24"/>
          <w:highlight w:val="yellow"/>
          <w:lang w:eastAsia="ja-JP"/>
        </w:rPr>
        <w:t xml:space="preserve">ich may </w:t>
      </w:r>
      <w:r w:rsidR="008B66BC">
        <w:rPr>
          <w:rFonts w:ascii="Times New Roman" w:eastAsia="Yu Mincho" w:hAnsi="Times New Roman" w:cs="Times New Roman"/>
          <w:sz w:val="24"/>
          <w:szCs w:val="24"/>
          <w:highlight w:val="yellow"/>
          <w:lang w:eastAsia="ja-JP"/>
        </w:rPr>
        <w:t>produce</w:t>
      </w:r>
      <w:r w:rsidR="008B66BC" w:rsidRPr="008B66BC">
        <w:rPr>
          <w:rFonts w:ascii="Times New Roman" w:eastAsia="Yu Mincho" w:hAnsi="Times New Roman" w:cs="Times New Roman"/>
          <w:sz w:val="24"/>
          <w:szCs w:val="24"/>
          <w:highlight w:val="yellow"/>
          <w:lang w:eastAsia="ja-JP"/>
        </w:rPr>
        <w:t xml:space="preserve"> potential </w:t>
      </w:r>
      <w:r w:rsidR="008B66BC">
        <w:rPr>
          <w:rFonts w:ascii="Times New Roman" w:eastAsia="Yu Mincho" w:hAnsi="Times New Roman" w:cs="Times New Roman"/>
          <w:sz w:val="24"/>
          <w:szCs w:val="24"/>
          <w:highlight w:val="yellow"/>
          <w:lang w:eastAsia="ja-JP"/>
        </w:rPr>
        <w:t>bias</w:t>
      </w:r>
      <w:r w:rsidR="008B66BC" w:rsidRPr="008B66BC">
        <w:rPr>
          <w:rFonts w:ascii="Times New Roman" w:eastAsia="Yu Mincho" w:hAnsi="Times New Roman" w:cs="Times New Roman"/>
          <w:sz w:val="24"/>
          <w:szCs w:val="24"/>
          <w:highlight w:val="yellow"/>
          <w:lang w:eastAsia="ja-JP"/>
        </w:rPr>
        <w:t xml:space="preserve"> during the possible decision-making process.</w:t>
      </w:r>
      <w:r w:rsidR="008B66BC">
        <w:rPr>
          <w:rFonts w:ascii="Times New Roman" w:eastAsia="Yu Mincho" w:hAnsi="Times New Roman" w:cs="Times New Roman"/>
          <w:sz w:val="24"/>
          <w:szCs w:val="24"/>
          <w:lang w:eastAsia="ja-JP"/>
        </w:rPr>
        <w:t xml:space="preserve"> </w:t>
      </w:r>
    </w:p>
    <w:p w14:paraId="7AD9BF98" w14:textId="4937DCAA" w:rsidR="00491109" w:rsidRDefault="000A3416" w:rsidP="00491109">
      <w:pPr>
        <w:keepNext/>
        <w:spacing w:line="240" w:lineRule="auto"/>
        <w:jc w:val="center"/>
      </w:pPr>
      <w:r>
        <w:rPr>
          <w:noProof/>
        </w:rPr>
        <w:lastRenderedPageBreak/>
        <w:drawing>
          <wp:inline distT="0" distB="0" distL="0" distR="0" wp14:anchorId="7F194297" wp14:editId="179C36BB">
            <wp:extent cx="5486400" cy="2995684"/>
            <wp:effectExtent l="0" t="0" r="0" b="146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E981A51" w14:textId="1D91B251" w:rsidR="00491109" w:rsidRDefault="00491109" w:rsidP="00491109">
      <w:pPr>
        <w:spacing w:line="240" w:lineRule="auto"/>
        <w:jc w:val="center"/>
        <w:rPr>
          <w:rFonts w:ascii="Times New Roman" w:eastAsia="Yu Mincho" w:hAnsi="Times New Roman" w:cs="Times New Roman"/>
          <w:sz w:val="24"/>
          <w:szCs w:val="24"/>
          <w:lang w:eastAsia="ja-JP"/>
        </w:rPr>
      </w:pPr>
      <w:bookmarkStart w:id="18"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18"/>
      <w:r>
        <w:rPr>
          <w:rFonts w:ascii="Times New Roman" w:eastAsia="Yu Mincho" w:hAnsi="Times New Roman" w:cs="Times New Roman"/>
          <w:sz w:val="24"/>
          <w:szCs w:val="24"/>
          <w:lang w:eastAsia="ja-JP"/>
        </w:rPr>
        <w:t xml:space="preserve"> Overall Hourly TR and ATTP Trend Chart.</w:t>
      </w:r>
    </w:p>
    <w:p w14:paraId="790BB41B" w14:textId="77777777" w:rsidR="005566A1" w:rsidRDefault="005566A1" w:rsidP="005566A1">
      <w:pPr>
        <w:keepNext/>
        <w:spacing w:line="240" w:lineRule="auto"/>
        <w:jc w:val="center"/>
      </w:pPr>
      <w:r>
        <w:rPr>
          <w:noProof/>
        </w:rPr>
        <w:drawing>
          <wp:inline distT="0" distB="0" distL="0" distR="0" wp14:anchorId="6C10B764" wp14:editId="52E9037E">
            <wp:extent cx="5486400" cy="2688609"/>
            <wp:effectExtent l="0" t="0" r="0" b="1651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09B0475" w14:textId="4C1A6832" w:rsidR="005566A1" w:rsidRDefault="005566A1" w:rsidP="00C6452A">
      <w:pPr>
        <w:spacing w:line="240" w:lineRule="auto"/>
        <w:jc w:val="center"/>
        <w:rPr>
          <w:rFonts w:ascii="Times New Roman" w:eastAsia="Yu Mincho" w:hAnsi="Times New Roman" w:cs="Times New Roman"/>
          <w:sz w:val="24"/>
          <w:szCs w:val="24"/>
          <w:lang w:eastAsia="ja-JP"/>
        </w:rPr>
      </w:pPr>
      <w:bookmarkStart w:id="19" w:name="_Ref21089387"/>
      <w:bookmarkStart w:id="20" w:name="_Ref21089382"/>
      <w:r w:rsidRPr="00C6452A">
        <w:rPr>
          <w:rFonts w:ascii="Times New Roman" w:eastAsia="Yu Mincho" w:hAnsi="Times New Roman" w:cs="Times New Roman"/>
          <w:sz w:val="24"/>
          <w:szCs w:val="24"/>
          <w:lang w:eastAsia="ja-JP"/>
        </w:rPr>
        <w:t xml:space="preserve">Figure </w:t>
      </w:r>
      <w:r w:rsidRPr="00C6452A">
        <w:rPr>
          <w:rFonts w:ascii="Times New Roman" w:eastAsia="Yu Mincho" w:hAnsi="Times New Roman" w:cs="Times New Roman"/>
          <w:sz w:val="24"/>
          <w:szCs w:val="24"/>
          <w:lang w:eastAsia="ja-JP"/>
        </w:rPr>
        <w:fldChar w:fldCharType="begin"/>
      </w:r>
      <w:r w:rsidRPr="00C6452A">
        <w:rPr>
          <w:rFonts w:ascii="Times New Roman" w:eastAsia="Yu Mincho" w:hAnsi="Times New Roman" w:cs="Times New Roman"/>
          <w:sz w:val="24"/>
          <w:szCs w:val="24"/>
          <w:lang w:eastAsia="ja-JP"/>
        </w:rPr>
        <w:instrText xml:space="preserve"> SEQ Figure \* ARABIC </w:instrText>
      </w:r>
      <w:r w:rsidRPr="00C6452A">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10</w:t>
      </w:r>
      <w:r w:rsidRPr="00C6452A">
        <w:rPr>
          <w:rFonts w:ascii="Times New Roman" w:eastAsia="Yu Mincho" w:hAnsi="Times New Roman" w:cs="Times New Roman"/>
          <w:sz w:val="24"/>
          <w:szCs w:val="24"/>
          <w:lang w:eastAsia="ja-JP"/>
        </w:rPr>
        <w:fldChar w:fldCharType="end"/>
      </w:r>
      <w:bookmarkEnd w:id="19"/>
      <w:r w:rsidRPr="00C6452A">
        <w:rPr>
          <w:rFonts w:ascii="Times New Roman" w:eastAsia="Yu Mincho" w:hAnsi="Times New Roman" w:cs="Times New Roman"/>
          <w:sz w:val="24"/>
          <w:szCs w:val="24"/>
          <w:lang w:eastAsia="ja-JP"/>
        </w:rPr>
        <w:t xml:space="preserve"> ATTP and TR's difference between</w:t>
      </w:r>
      <w:r w:rsidR="003706EE">
        <w:rPr>
          <w:rFonts w:ascii="Times New Roman" w:eastAsia="Yu Mincho" w:hAnsi="Times New Roman" w:cs="Times New Roman"/>
          <w:sz w:val="24"/>
          <w:szCs w:val="24"/>
          <w:lang w:eastAsia="ja-JP"/>
        </w:rPr>
        <w:t xml:space="preserve"> </w:t>
      </w:r>
      <w:r w:rsidR="00A320E2">
        <w:rPr>
          <w:rFonts w:ascii="Times New Roman" w:eastAsia="Yu Mincho" w:hAnsi="Times New Roman" w:cs="Times New Roman"/>
          <w:sz w:val="24"/>
          <w:szCs w:val="24"/>
          <w:lang w:eastAsia="ja-JP"/>
        </w:rPr>
        <w:t>using</w:t>
      </w:r>
      <w:r w:rsidRPr="00C6452A">
        <w:rPr>
          <w:rFonts w:ascii="Times New Roman" w:eastAsia="Yu Mincho" w:hAnsi="Times New Roman" w:cs="Times New Roman"/>
          <w:sz w:val="24"/>
          <w:szCs w:val="24"/>
          <w:lang w:eastAsia="ja-JP"/>
        </w:rPr>
        <w:t xml:space="preserve"> APC-GTFS and </w:t>
      </w:r>
      <w:r w:rsidR="00A320E2">
        <w:rPr>
          <w:rFonts w:ascii="Times New Roman" w:eastAsia="Yu Mincho" w:hAnsi="Times New Roman" w:cs="Times New Roman"/>
          <w:sz w:val="24"/>
          <w:szCs w:val="24"/>
          <w:lang w:eastAsia="ja-JP"/>
        </w:rPr>
        <w:t>using</w:t>
      </w:r>
      <w:r w:rsidR="00A320E2" w:rsidRPr="00C6452A">
        <w:rPr>
          <w:rFonts w:ascii="Times New Roman" w:eastAsia="Yu Mincho" w:hAnsi="Times New Roman" w:cs="Times New Roman"/>
          <w:sz w:val="24"/>
          <w:szCs w:val="24"/>
          <w:lang w:eastAsia="ja-JP"/>
        </w:rPr>
        <w:t xml:space="preserve"> </w:t>
      </w:r>
      <w:r w:rsidRPr="00C6452A">
        <w:rPr>
          <w:rFonts w:ascii="Times New Roman" w:eastAsia="Yu Mincho" w:hAnsi="Times New Roman" w:cs="Times New Roman"/>
          <w:sz w:val="24"/>
          <w:szCs w:val="24"/>
          <w:lang w:eastAsia="ja-JP"/>
        </w:rPr>
        <w:t>original GTFS.</w:t>
      </w:r>
      <w:bookmarkEnd w:id="20"/>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555FBDA4" w:rsidR="00491109" w:rsidRDefault="00491109"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9F6B2F6" wp14:editId="2CB5CBFF">
            <wp:extent cx="4781550" cy="53816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81550" cy="5381625"/>
                    </a:xfrm>
                    <a:prstGeom prst="rect">
                      <a:avLst/>
                    </a:prstGeom>
                    <a:noFill/>
                    <a:ln>
                      <a:noFill/>
                    </a:ln>
                  </pic:spPr>
                </pic:pic>
              </a:graphicData>
            </a:graphic>
          </wp:inline>
        </w:drawing>
      </w:r>
    </w:p>
    <w:p w14:paraId="42371444" w14:textId="5E26A859" w:rsidR="00491109" w:rsidRDefault="00491109" w:rsidP="00491109">
      <w:pPr>
        <w:spacing w:line="240" w:lineRule="auto"/>
        <w:jc w:val="center"/>
        <w:rPr>
          <w:rFonts w:ascii="Times New Roman" w:hAnsi="Times New Roman" w:cs="Times New Roman"/>
          <w:sz w:val="24"/>
          <w:szCs w:val="24"/>
        </w:rPr>
      </w:pPr>
      <w:bookmarkStart w:id="21"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bookmarkEnd w:id="21"/>
      <w:r>
        <w:rPr>
          <w:rFonts w:ascii="Times New Roman" w:eastAsia="Yu Mincho" w:hAnsi="Times New Roman" w:cs="Times New Roman"/>
          <w:sz w:val="24"/>
          <w:szCs w:val="24"/>
          <w:lang w:eastAsia="ja-JP"/>
        </w:rPr>
        <w:t xml:space="preserve"> Average Total Time Penalty (ATTP) Hourly Temporal Pattern during three major high time periods</w:t>
      </w:r>
      <w:r w:rsidR="00907E90">
        <w:rPr>
          <w:rFonts w:ascii="Times New Roman" w:eastAsia="Yu Mincho" w:hAnsi="Times New Roman" w:cs="Times New Roman"/>
          <w:sz w:val="24"/>
          <w:szCs w:val="24"/>
          <w:lang w:eastAsia="ja-JP"/>
        </w:rPr>
        <w:t xml:space="preserve"> with APC-GTFS</w:t>
      </w:r>
      <w:r>
        <w:rPr>
          <w:rFonts w:ascii="Times New Roman" w:eastAsia="Yu Mincho" w:hAnsi="Times New Roman" w:cs="Times New Roman"/>
          <w:sz w:val="24"/>
          <w:szCs w:val="24"/>
          <w:lang w:eastAsia="ja-JP"/>
        </w:rPr>
        <w:t>.</w:t>
      </w:r>
    </w:p>
    <w:p w14:paraId="64EF82F6" w14:textId="08D8D046" w:rsidR="00B169B7" w:rsidRDefault="002C4120" w:rsidP="00B169B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esides regular temporal patterns, we chose certain days with special events to see their impact on the transfer real-time performance. Weather, especially extreme weather during winter, is a major factor for PT delays. Special events (such as football games near 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3.92 minutes</w:t>
      </w:r>
      <w:r w:rsidR="00A65C22">
        <w:rPr>
          <w:rFonts w:ascii="Times New Roman" w:eastAsia="Yu Mincho" w:hAnsi="Times New Roman" w:cs="Times New Roman"/>
          <w:sz w:val="24"/>
          <w:szCs w:val="24"/>
          <w:lang w:eastAsia="ja-JP"/>
        </w:rPr>
        <w:t xml:space="preserve"> with 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 to 5.14 minutes with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ith original GTFS</w:t>
      </w:r>
      <w:r w:rsidR="00122804">
        <w:rPr>
          <w:rFonts w:ascii="Times New Roman" w:eastAsia="Yu Mincho" w:hAnsi="Times New Roman" w:cs="Times New Roman"/>
          <w:sz w:val="24"/>
          <w:szCs w:val="24"/>
          <w:lang w:eastAsia="ja-JP"/>
        </w:rPr>
        <w:t>; TR increases to 9.06% and ATTP increases to 4.83 minutes</w:t>
      </w:r>
      <w:r w:rsidR="00491109">
        <w:rPr>
          <w:rFonts w:ascii="Times New Roman" w:eastAsia="Yu Mincho" w:hAnsi="Times New Roman" w:cs="Times New Roman"/>
          <w:sz w:val="24"/>
          <w:szCs w:val="24"/>
          <w:lang w:eastAsia="ja-JP"/>
        </w:rPr>
        <w:t xml:space="preserve">. Extreme 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03C28B2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equent transfers: among all the routes, route No. 2 has </w:t>
      </w:r>
      <w:r w:rsidR="00511CC7">
        <w:rPr>
          <w:rFonts w:ascii="Times New Roman" w:eastAsia="Yu Mincho" w:hAnsi="Times New Roman" w:cs="Times New Roman"/>
          <w:sz w:val="24"/>
          <w:szCs w:val="24"/>
          <w:lang w:eastAsia="ja-JP"/>
        </w:rPr>
        <w:t>the most transfer</w:t>
      </w:r>
      <w:r w:rsidR="002D3620">
        <w:rPr>
          <w:rFonts w:ascii="Times New Roman" w:eastAsia="Yu Mincho" w:hAnsi="Times New Roman" w:cs="Times New Roman"/>
          <w:sz w:val="24"/>
          <w:szCs w:val="24"/>
          <w:lang w:eastAsia="ja-JP"/>
        </w:rPr>
        <w:t>s</w:t>
      </w:r>
      <w:r w:rsidR="00511CC7">
        <w:rPr>
          <w:rFonts w:ascii="Times New Roman" w:eastAsia="Yu Mincho" w:hAnsi="Times New Roman" w:cs="Times New Roman"/>
          <w:sz w:val="24"/>
          <w:szCs w:val="24"/>
          <w:lang w:eastAsia="ja-JP"/>
        </w:rPr>
        <w:t xml:space="preserve"> </w:t>
      </w:r>
      <w:r w:rsidR="002A3B4D">
        <w:rPr>
          <w:rFonts w:ascii="Times New Roman" w:eastAsia="Yu Mincho" w:hAnsi="Times New Roman" w:cs="Times New Roman"/>
          <w:sz w:val="24"/>
          <w:szCs w:val="24"/>
          <w:lang w:eastAsia="ja-JP"/>
        </w:rPr>
        <w:t xml:space="preserve">in </w:t>
      </w:r>
      <w:r w:rsidR="00511CC7">
        <w:rPr>
          <w:rFonts w:ascii="Times New Roman" w:eastAsia="Yu Mincho" w:hAnsi="Times New Roman" w:cs="Times New Roman"/>
          <w:sz w:val="24"/>
          <w:szCs w:val="24"/>
          <w:lang w:eastAsia="ja-JP"/>
        </w:rPr>
        <w:t>the COTA system</w:t>
      </w:r>
      <w:r w:rsidR="008B54C9">
        <w:rPr>
          <w:rFonts w:ascii="Times New Roman" w:eastAsia="Yu Mincho" w:hAnsi="Times New Roman" w:cs="Times New Roman"/>
          <w:sz w:val="24"/>
          <w:szCs w:val="24"/>
          <w:lang w:eastAsia="ja-JP"/>
        </w:rPr>
        <w:t>.</w:t>
      </w:r>
    </w:p>
    <w:p w14:paraId="73257D11" w14:textId="1BEA303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w:t>
      </w:r>
      <w:r w:rsidR="00DE7BF3">
        <w:rPr>
          <w:rFonts w:ascii="Times New Roman" w:eastAsia="Yu Mincho" w:hAnsi="Times New Roman" w:cs="Times New Roman"/>
          <w:sz w:val="24"/>
          <w:szCs w:val="24"/>
          <w:lang w:eastAsia="ja-JP"/>
        </w:rPr>
        <w:t xml:space="preserve">s with the downtown area, which </w:t>
      </w:r>
      <w:r>
        <w:rPr>
          <w:rFonts w:ascii="Times New Roman" w:eastAsia="Yu Mincho" w:hAnsi="Times New Roman" w:cs="Times New Roman"/>
          <w:sz w:val="24"/>
          <w:szCs w:val="24"/>
          <w:lang w:eastAsia="ja-JP"/>
        </w:rPr>
        <w:t>span</w:t>
      </w:r>
      <w:r w:rsidR="005174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major part of the city.</w:t>
      </w:r>
    </w:p>
    <w:p w14:paraId="003BEDBD" w14:textId="1D377676"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r w:rsidR="00391F8C">
        <w:rPr>
          <w:rFonts w:ascii="Times New Roman" w:eastAsia="Yu Mincho" w:hAnsi="Times New Roman" w:cs="Times New Roman"/>
          <w:sz w:val="24"/>
          <w:szCs w:val="24"/>
          <w:lang w:eastAsia="ja-JP"/>
        </w:rPr>
        <w:t xml:space="preserve"> From January 1</w:t>
      </w:r>
      <w:r w:rsidR="00391F8C" w:rsidRPr="00391F8C">
        <w:rPr>
          <w:rFonts w:ascii="Times New Roman" w:eastAsia="Yu Mincho" w:hAnsi="Times New Roman" w:cs="Times New Roman"/>
          <w:sz w:val="24"/>
          <w:szCs w:val="24"/>
          <w:vertAlign w:val="superscript"/>
          <w:lang w:eastAsia="ja-JP"/>
        </w:rPr>
        <w:t>st</w:t>
      </w:r>
      <w:r w:rsidR="00391F8C">
        <w:rPr>
          <w:rFonts w:ascii="Times New Roman" w:eastAsia="Yu Mincho" w:hAnsi="Times New Roman" w:cs="Times New Roman"/>
          <w:sz w:val="24"/>
          <w:szCs w:val="24"/>
          <w:lang w:eastAsia="ja-JP"/>
        </w:rPr>
        <w:t xml:space="preserve"> 2018 to January 17</w:t>
      </w:r>
      <w:r w:rsidR="00391F8C" w:rsidRPr="00391F8C">
        <w:rPr>
          <w:rFonts w:ascii="Times New Roman" w:eastAsia="Yu Mincho" w:hAnsi="Times New Roman" w:cs="Times New Roman"/>
          <w:sz w:val="24"/>
          <w:szCs w:val="24"/>
          <w:vertAlign w:val="superscript"/>
          <w:lang w:eastAsia="ja-JP"/>
        </w:rPr>
        <w:t>th</w:t>
      </w:r>
      <w:r w:rsidR="00391F8C">
        <w:rPr>
          <w:rFonts w:ascii="Times New Roman" w:eastAsia="Yu Mincho" w:hAnsi="Times New Roman" w:cs="Times New Roman"/>
          <w:sz w:val="24"/>
          <w:szCs w:val="24"/>
          <w:lang w:eastAsia="ja-JP"/>
        </w:rPr>
        <w:t xml:space="preserve"> 2018, transfers from and to the route 2</w:t>
      </w:r>
      <w:r w:rsidR="00357E31">
        <w:rPr>
          <w:rFonts w:ascii="Times New Roman" w:eastAsia="Yu Mincho" w:hAnsi="Times New Roman" w:cs="Times New Roman"/>
          <w:sz w:val="24"/>
          <w:szCs w:val="24"/>
          <w:lang w:eastAsia="ja-JP"/>
        </w:rPr>
        <w:t xml:space="preserve"> take 30.16% of total transfers, which is also the most among all the routes.</w:t>
      </w:r>
    </w:p>
    <w:p w14:paraId="161C292E" w14:textId="5F4BCDBD"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igh temp</w:t>
      </w:r>
      <w:r w:rsidR="00762DC7">
        <w:rPr>
          <w:rFonts w:ascii="Times New Roman" w:eastAsia="Yu Mincho" w:hAnsi="Times New Roman" w:cs="Times New Roman"/>
          <w:sz w:val="24"/>
          <w:szCs w:val="24"/>
          <w:lang w:eastAsia="ja-JP"/>
        </w:rPr>
        <w:t xml:space="preserve">oral frequency: route No. 2 </w:t>
      </w:r>
      <w:r w:rsidR="0048485F">
        <w:rPr>
          <w:rFonts w:ascii="Times New Roman" w:eastAsia="Yu Mincho" w:hAnsi="Times New Roman" w:cs="Times New Roman"/>
          <w:sz w:val="24"/>
          <w:szCs w:val="24"/>
          <w:lang w:eastAsia="ja-JP"/>
        </w:rPr>
        <w:t>is one of</w:t>
      </w:r>
      <w:r w:rsidR="0009498F">
        <w:rPr>
          <w:rFonts w:ascii="Times New Roman" w:eastAsia="Yu Mincho" w:hAnsi="Times New Roman" w:cs="Times New Roman"/>
          <w:sz w:val="24"/>
          <w:szCs w:val="24"/>
          <w:lang w:eastAsia="ja-JP"/>
        </w:rPr>
        <w:t xml:space="preserve"> </w:t>
      </w:r>
      <w:r w:rsidR="00EB36E9">
        <w:rPr>
          <w:rFonts w:ascii="Times New Roman" w:eastAsia="Yu Mincho" w:hAnsi="Times New Roman" w:cs="Times New Roman"/>
          <w:sz w:val="24"/>
          <w:szCs w:val="24"/>
          <w:lang w:eastAsia="ja-JP"/>
        </w:rPr>
        <w:t xml:space="preserve">the </w:t>
      </w:r>
      <w:r w:rsidR="004B5947">
        <w:rPr>
          <w:rFonts w:ascii="Times New Roman" w:eastAsia="Yu Mincho" w:hAnsi="Times New Roman" w:cs="Times New Roman"/>
          <w:sz w:val="24"/>
          <w:szCs w:val="24"/>
          <w:lang w:eastAsia="ja-JP"/>
        </w:rPr>
        <w:t>most frequent</w:t>
      </w:r>
      <w:r w:rsidR="008B26B5">
        <w:rPr>
          <w:rFonts w:ascii="Times New Roman" w:eastAsia="Yu Mincho" w:hAnsi="Times New Roman" w:cs="Times New Roman"/>
          <w:sz w:val="24"/>
          <w:szCs w:val="24"/>
          <w:lang w:eastAsia="ja-JP"/>
        </w:rPr>
        <w:t xml:space="preserve"> route</w:t>
      </w:r>
      <w:r>
        <w:rPr>
          <w:rFonts w:ascii="Times New Roman" w:eastAsia="Yu Mincho" w:hAnsi="Times New Roman" w:cs="Times New Roman"/>
          <w:sz w:val="24"/>
          <w:szCs w:val="24"/>
          <w:lang w:eastAsia="ja-JP"/>
        </w:rPr>
        <w:t xml:space="preserve"> (10 – 15 minutes for standard schedule) among the bus routes in COTA system.</w:t>
      </w:r>
    </w:p>
    <w:p w14:paraId="5164820F" w14:textId="707D1055" w:rsidR="009E1647" w:rsidRDefault="00E0781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ased on these facts,</w:t>
      </w:r>
      <w:r w:rsidR="009E1647">
        <w:rPr>
          <w:rFonts w:ascii="Times New Roman" w:eastAsia="Yu Mincho" w:hAnsi="Times New Roman" w:cs="Times New Roman"/>
          <w:sz w:val="24"/>
          <w:szCs w:val="24"/>
          <w:lang w:eastAsia="ja-JP"/>
        </w:rPr>
        <w:t xml:space="preserve"> we assume all the buses running on this route behave as the GTFS static scheduled </w:t>
      </w:r>
      <w:r w:rsidR="00195D23">
        <w:rPr>
          <w:rFonts w:ascii="Times New Roman" w:eastAsia="Yu Mincho" w:hAnsi="Times New Roman" w:cs="Times New Roman"/>
          <w:sz w:val="24"/>
          <w:szCs w:val="24"/>
          <w:lang w:eastAsia="ja-JP"/>
        </w:rPr>
        <w:t xml:space="preserve">after DBL is in effect </w:t>
      </w:r>
      <w:r w:rsidR="009E1647">
        <w:rPr>
          <w:rFonts w:ascii="Times New Roman" w:eastAsia="Yu Mincho" w:hAnsi="Times New Roman" w:cs="Times New Roman"/>
          <w:sz w:val="24"/>
          <w:szCs w:val="24"/>
          <w:lang w:eastAsia="ja-JP"/>
        </w:rPr>
        <w:t>(i.e., no delay). We analyzed TR and ATTP’s changing trend before and after applying the assumption and the difference’s spatial and temporal pattern.</w:t>
      </w:r>
    </w:p>
    <w:p w14:paraId="6F752DE2" w14:textId="4BD53B6D"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simulated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195D23">
        <w:rPr>
          <w:rFonts w:ascii="Times New Roman" w:eastAsia="Yu Mincho" w:hAnsi="Times New Roman" w:cs="Times New Roman"/>
          <w:sz w:val="24"/>
          <w:szCs w:val="24"/>
          <w:lang w:eastAsia="ja-JP"/>
        </w:rPr>
        <w:t xml:space="preserve">Figure </w:t>
      </w:r>
      <w:r w:rsidR="00195D23">
        <w:rPr>
          <w:rFonts w:ascii="Times New Roman" w:eastAsia="Yu Mincho" w:hAnsi="Times New Roman" w:cs="Times New Roman"/>
          <w:noProof/>
          <w:sz w:val="24"/>
          <w:szCs w:val="24"/>
          <w:lang w:eastAsia="ja-JP"/>
        </w:rPr>
        <w:t>12</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w:t>
      </w:r>
      <w:r w:rsidRPr="006D15F2">
        <w:rPr>
          <w:rFonts w:ascii="Times New Roman" w:eastAsia="Yu Mincho" w:hAnsi="Times New Roman" w:cs="Times New Roman"/>
          <w:sz w:val="24"/>
          <w:szCs w:val="24"/>
          <w:highlight w:val="yellow"/>
          <w:lang w:eastAsia="ja-JP"/>
        </w:rPr>
        <w:t xml:space="preserve">there is a high improvement cluster for part of the route indicated by the red circle in </w:t>
      </w:r>
      <w:r w:rsidR="00CC6315" w:rsidRPr="006D15F2">
        <w:rPr>
          <w:rFonts w:ascii="Times New Roman" w:eastAsia="Yu Mincho" w:hAnsi="Times New Roman" w:cs="Times New Roman"/>
          <w:sz w:val="24"/>
          <w:szCs w:val="24"/>
          <w:highlight w:val="yellow"/>
          <w:lang w:eastAsia="ja-JP"/>
        </w:rPr>
        <w:fldChar w:fldCharType="begin"/>
      </w:r>
      <w:r w:rsidR="00CC6315" w:rsidRPr="006D15F2">
        <w:rPr>
          <w:rFonts w:ascii="Times New Roman" w:eastAsia="Yu Mincho" w:hAnsi="Times New Roman" w:cs="Times New Roman"/>
          <w:sz w:val="24"/>
          <w:szCs w:val="24"/>
          <w:highlight w:val="yellow"/>
          <w:lang w:eastAsia="ja-JP"/>
        </w:rPr>
        <w:instrText xml:space="preserve"> REF _Ref19285078 \h </w:instrText>
      </w:r>
      <w:r w:rsidR="00CC6315" w:rsidRPr="006D15F2">
        <w:rPr>
          <w:rFonts w:ascii="Times New Roman" w:eastAsia="Yu Mincho" w:hAnsi="Times New Roman" w:cs="Times New Roman"/>
          <w:sz w:val="24"/>
          <w:szCs w:val="24"/>
          <w:highlight w:val="yellow"/>
          <w:lang w:eastAsia="ja-JP"/>
        </w:rPr>
      </w:r>
      <w:r w:rsidR="006D15F2">
        <w:rPr>
          <w:rFonts w:ascii="Times New Roman" w:eastAsia="Yu Mincho" w:hAnsi="Times New Roman" w:cs="Times New Roman"/>
          <w:sz w:val="24"/>
          <w:szCs w:val="24"/>
          <w:highlight w:val="yellow"/>
          <w:lang w:eastAsia="ja-JP"/>
        </w:rPr>
        <w:instrText xml:space="preserve"> \* MERGEFORMAT </w:instrText>
      </w:r>
      <w:r w:rsidR="00CC6315" w:rsidRPr="006D15F2">
        <w:rPr>
          <w:rFonts w:ascii="Times New Roman" w:eastAsia="Yu Mincho" w:hAnsi="Times New Roman" w:cs="Times New Roman"/>
          <w:sz w:val="24"/>
          <w:szCs w:val="24"/>
          <w:highlight w:val="yellow"/>
          <w:lang w:eastAsia="ja-JP"/>
        </w:rPr>
        <w:fldChar w:fldCharType="separate"/>
      </w:r>
      <w:r w:rsidR="00195D23" w:rsidRPr="006D15F2">
        <w:rPr>
          <w:rFonts w:ascii="Times New Roman" w:eastAsia="Yu Mincho" w:hAnsi="Times New Roman" w:cs="Times New Roman"/>
          <w:sz w:val="24"/>
          <w:szCs w:val="24"/>
          <w:highlight w:val="yellow"/>
          <w:lang w:eastAsia="ja-JP"/>
        </w:rPr>
        <w:t xml:space="preserve">Figure </w:t>
      </w:r>
      <w:r w:rsidR="00195D23" w:rsidRPr="006D15F2">
        <w:rPr>
          <w:rFonts w:ascii="Times New Roman" w:eastAsia="Yu Mincho" w:hAnsi="Times New Roman" w:cs="Times New Roman"/>
          <w:noProof/>
          <w:sz w:val="24"/>
          <w:szCs w:val="24"/>
          <w:highlight w:val="yellow"/>
          <w:lang w:eastAsia="ja-JP"/>
        </w:rPr>
        <w:t>12</w:t>
      </w:r>
      <w:r w:rsidR="00CC6315" w:rsidRPr="006D15F2">
        <w:rPr>
          <w:rFonts w:ascii="Times New Roman" w:eastAsia="Yu Mincho" w:hAnsi="Times New Roman" w:cs="Times New Roman"/>
          <w:sz w:val="24"/>
          <w:szCs w:val="24"/>
          <w:highlight w:val="yellow"/>
          <w:lang w:eastAsia="ja-JP"/>
        </w:rPr>
        <w:fldChar w:fldCharType="end"/>
      </w:r>
      <w:r w:rsidRPr="006D15F2">
        <w:rPr>
          <w:rFonts w:ascii="Times New Roman" w:eastAsia="Yu Mincho" w:hAnsi="Times New Roman" w:cs="Times New Roman"/>
          <w:sz w:val="24"/>
          <w:szCs w:val="24"/>
          <w:highlight w:val="yellow"/>
          <w:lang w:eastAsia="ja-JP"/>
        </w:rPr>
        <w:t>. Other route segments show</w:t>
      </w:r>
      <w:r>
        <w:rPr>
          <w:rFonts w:ascii="Times New Roman" w:eastAsia="Yu Mincho" w:hAnsi="Times New Roman" w:cs="Times New Roman"/>
          <w:sz w:val="24"/>
          <w:szCs w:val="24"/>
          <w:lang w:eastAsia="ja-JP"/>
        </w:rPr>
        <w:t xml:space="preserve"> relatively random pattern of transfer risk changes. However, for ATTP, all stops’ performance universally improves but the impact on the downtown is less compared to other outlying stops</w:t>
      </w:r>
      <w:r w:rsidRPr="006D15F2">
        <w:rPr>
          <w:rFonts w:ascii="Times New Roman" w:eastAsia="Yu Mincho" w:hAnsi="Times New Roman" w:cs="Times New Roman"/>
          <w:sz w:val="24"/>
          <w:szCs w:val="24"/>
          <w:highlight w:val="yellow"/>
          <w:lang w:eastAsia="ja-JP"/>
        </w:rPr>
        <w:t>, especially the cluster with more transfer risk improvement (red circle).</w:t>
      </w:r>
      <w:r>
        <w:rPr>
          <w:rFonts w:ascii="Times New Roman" w:eastAsia="Yu Mincho" w:hAnsi="Times New Roman" w:cs="Times New Roman"/>
          <w:sz w:val="24"/>
          <w:szCs w:val="24"/>
          <w:lang w:eastAsia="ja-JP"/>
        </w:rPr>
        <w:t xml:space="preserve"> Across all stops </w:t>
      </w:r>
      <w:r w:rsidR="001D271A">
        <w:rPr>
          <w:rFonts w:ascii="Times New Roman" w:eastAsia="Yu Mincho" w:hAnsi="Times New Roman" w:cs="Times New Roman"/>
          <w:sz w:val="24"/>
          <w:szCs w:val="24"/>
          <w:lang w:eastAsia="ja-JP"/>
        </w:rPr>
        <w:t xml:space="preserve">and trips </w:t>
      </w:r>
      <w:r>
        <w:rPr>
          <w:rFonts w:ascii="Times New Roman" w:eastAsia="Yu Mincho" w:hAnsi="Times New Roman" w:cs="Times New Roman"/>
          <w:sz w:val="24"/>
          <w:szCs w:val="24"/>
          <w:lang w:eastAsia="ja-JP"/>
        </w:rPr>
        <w:t xml:space="preserve">on the route, the DBL </w:t>
      </w:r>
      <w:r w:rsidR="00FA4651">
        <w:rPr>
          <w:rFonts w:ascii="Times New Roman" w:eastAsia="Yu Mincho" w:hAnsi="Times New Roman" w:cs="Times New Roman"/>
          <w:sz w:val="24"/>
          <w:szCs w:val="24"/>
          <w:lang w:eastAsia="ja-JP"/>
        </w:rPr>
        <w:t>will save</w:t>
      </w:r>
      <w:r>
        <w:rPr>
          <w:rFonts w:ascii="Times New Roman" w:eastAsia="Yu Mincho" w:hAnsi="Times New Roman" w:cs="Times New Roman"/>
          <w:sz w:val="24"/>
          <w:szCs w:val="24"/>
          <w:lang w:eastAsia="ja-JP"/>
        </w:rPr>
        <w:t xml:space="preserve"> </w:t>
      </w:r>
      <w:r w:rsidR="00FD1AFF">
        <w:rPr>
          <w:rFonts w:ascii="Times New Roman" w:eastAsia="Yu Mincho" w:hAnsi="Times New Roman" w:cs="Times New Roman"/>
          <w:sz w:val="24"/>
          <w:szCs w:val="24"/>
          <w:lang w:eastAsia="ja-JP"/>
        </w:rPr>
        <w:t>1.69</w:t>
      </w:r>
      <w:r>
        <w:rPr>
          <w:rFonts w:ascii="Times New Roman" w:eastAsia="Yu Mincho" w:hAnsi="Times New Roman" w:cs="Times New Roman"/>
          <w:sz w:val="24"/>
          <w:szCs w:val="24"/>
          <w:lang w:eastAsia="ja-JP"/>
        </w:rPr>
        <w:t xml:space="preserve"> minutes </w:t>
      </w:r>
      <w:r w:rsidR="00D91453">
        <w:rPr>
          <w:rFonts w:ascii="Times New Roman" w:eastAsia="Yu Mincho" w:hAnsi="Times New Roman" w:cs="Times New Roman"/>
          <w:sz w:val="24"/>
          <w:szCs w:val="24"/>
          <w:lang w:eastAsia="ja-JP"/>
        </w:rPr>
        <w:t>(</w:t>
      </w:r>
      <m:oMath>
        <m:r>
          <w:rPr>
            <w:rFonts w:ascii="Cambria Math" w:eastAsia="Yu Mincho" w:hAnsi="Cambria Math" w:cs="Times New Roman"/>
            <w:sz w:val="24"/>
            <w:szCs w:val="24"/>
            <w:lang w:eastAsia="ja-JP"/>
          </w:rPr>
          <m:t>σ=</m:t>
        </m:r>
      </m:oMath>
      <w:r w:rsidR="00D91453">
        <w:rPr>
          <w:rFonts w:ascii="Times New Roman" w:eastAsia="Yu Mincho" w:hAnsi="Times New Roman" w:cs="Times New Roman"/>
          <w:sz w:val="24"/>
          <w:szCs w:val="24"/>
          <w:lang w:eastAsia="ja-JP"/>
        </w:rPr>
        <w:t xml:space="preserve"> </w:t>
      </w:r>
      <w:r w:rsidR="00FD1AFF">
        <w:rPr>
          <w:rFonts w:ascii="Times New Roman" w:eastAsia="Yu Mincho" w:hAnsi="Times New Roman" w:cs="Times New Roman"/>
          <w:sz w:val="24"/>
          <w:szCs w:val="24"/>
          <w:lang w:eastAsia="ja-JP"/>
        </w:rPr>
        <w:t>13.24</w:t>
      </w:r>
      <w:r w:rsidR="00FA4651">
        <w:rPr>
          <w:rFonts w:ascii="Times New Roman" w:eastAsia="Yu Mincho" w:hAnsi="Times New Roman" w:cs="Times New Roman"/>
          <w:sz w:val="24"/>
          <w:szCs w:val="24"/>
          <w:lang w:eastAsia="ja-JP"/>
        </w:rPr>
        <w:t xml:space="preserve"> minutes</w:t>
      </w:r>
      <w:r w:rsidR="00D91453">
        <w:rPr>
          <w:rFonts w:ascii="Times New Roman" w:eastAsia="Yu Mincho" w:hAnsi="Times New Roman" w:cs="Times New Roman"/>
          <w:sz w:val="24"/>
          <w:szCs w:val="24"/>
          <w:lang w:eastAsia="ja-JP"/>
        </w:rPr>
        <w:t>)</w:t>
      </w:r>
      <w:r w:rsidR="00FA4651">
        <w:rPr>
          <w:rFonts w:ascii="Times New Roman" w:eastAsia="Yu Mincho" w:hAnsi="Times New Roman" w:cs="Times New Roman"/>
          <w:sz w:val="24"/>
          <w:szCs w:val="24"/>
          <w:lang w:eastAsia="ja-JP"/>
        </w:rPr>
        <w:t xml:space="preserve"> with original GTFS; </w:t>
      </w:r>
      <w:r w:rsidR="00FD1AFF">
        <w:rPr>
          <w:rFonts w:ascii="Times New Roman" w:eastAsia="Yu Mincho" w:hAnsi="Times New Roman" w:cs="Times New Roman"/>
          <w:sz w:val="24"/>
          <w:szCs w:val="24"/>
          <w:lang w:eastAsia="ja-JP"/>
        </w:rPr>
        <w:t xml:space="preserve">with APC-GTFS, </w:t>
      </w:r>
      <w:r w:rsidR="00FA4651">
        <w:rPr>
          <w:rFonts w:ascii="Times New Roman" w:eastAsia="Yu Mincho" w:hAnsi="Times New Roman" w:cs="Times New Roman"/>
          <w:sz w:val="24"/>
          <w:szCs w:val="24"/>
          <w:lang w:eastAsia="ja-JP"/>
        </w:rPr>
        <w:t>the DBL will save</w:t>
      </w:r>
      <w:r w:rsidR="00FD1AFF">
        <w:rPr>
          <w:rFonts w:ascii="Times New Roman" w:eastAsia="Yu Mincho" w:hAnsi="Times New Roman" w:cs="Times New Roman"/>
          <w:sz w:val="24"/>
          <w:szCs w:val="24"/>
          <w:lang w:eastAsia="ja-JP"/>
        </w:rPr>
        <w:t xml:space="preserve"> 1.72 minutes (</w:t>
      </w:r>
      <m:oMath>
        <m:r>
          <w:rPr>
            <w:rFonts w:ascii="Cambria Math" w:eastAsia="Yu Mincho" w:hAnsi="Cambria Math" w:cs="Times New Roman"/>
            <w:sz w:val="24"/>
            <w:szCs w:val="24"/>
            <w:lang w:eastAsia="ja-JP"/>
          </w:rPr>
          <m:t>σ=</m:t>
        </m:r>
      </m:oMath>
      <w:r w:rsidR="00FD1AFF">
        <w:rPr>
          <w:rFonts w:ascii="Times New Roman" w:eastAsia="Yu Mincho" w:hAnsi="Times New Roman" w:cs="Times New Roman"/>
          <w:sz w:val="24"/>
          <w:szCs w:val="24"/>
          <w:lang w:eastAsia="ja-JP"/>
        </w:rPr>
        <w:t xml:space="preserve"> 10.09 minutes)</w:t>
      </w:r>
      <w:r>
        <w:rPr>
          <w:rFonts w:ascii="Times New Roman" w:eastAsia="Yu Mincho" w:hAnsi="Times New Roman" w:cs="Times New Roman"/>
          <w:sz w:val="24"/>
          <w:szCs w:val="24"/>
          <w:lang w:eastAsia="ja-JP"/>
        </w:rPr>
        <w:t>. Therefore, although the average time savings is modest, the impacts are highly differentiated across stops.</w:t>
      </w:r>
    </w:p>
    <w:p w14:paraId="069A708A" w14:textId="736ABD66" w:rsidR="00491109" w:rsidRDefault="00C56CA3" w:rsidP="00491109">
      <w:pPr>
        <w:keepNext/>
        <w:spacing w:line="240" w:lineRule="auto"/>
        <w:jc w:val="center"/>
      </w:pPr>
      <w:r>
        <w:lastRenderedPageBreak/>
        <w:pict w14:anchorId="39A4EEBA">
          <v:shape id="_x0000_i1029" type="#_x0000_t75" style="width:431.25pt;height:431.25pt">
            <v:imagedata r:id="rId21" o:title="dedicated_tr"/>
          </v:shape>
        </w:pict>
      </w:r>
    </w:p>
    <w:p w14:paraId="6DDC19B3" w14:textId="5AFEB95D" w:rsidR="00491109" w:rsidRPr="0093588A" w:rsidRDefault="00491109" w:rsidP="00491109">
      <w:pPr>
        <w:spacing w:line="240" w:lineRule="auto"/>
        <w:jc w:val="center"/>
        <w:rPr>
          <w:rFonts w:ascii="Times New Roman" w:hAnsi="Times New Roman" w:cs="Times New Roman"/>
          <w:sz w:val="24"/>
          <w:szCs w:val="24"/>
        </w:rPr>
      </w:pPr>
      <w:bookmarkStart w:id="22"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22"/>
      <w:r>
        <w:rPr>
          <w:rFonts w:ascii="Times New Roman" w:eastAsia="Yu Mincho" w:hAnsi="Times New Roman" w:cs="Times New Roman"/>
          <w:sz w:val="24"/>
          <w:szCs w:val="24"/>
          <w:lang w:eastAsia="ja-JP"/>
        </w:rPr>
        <w:t xml:space="preserve"> </w:t>
      </w:r>
      <w:r w:rsidR="004E1BBB">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imulated differences in TR after implementation of a dedicated bus lane </w:t>
      </w:r>
      <w:r w:rsidR="008D03CD">
        <w:rPr>
          <w:rFonts w:ascii="Times New Roman" w:eastAsia="Yu Mincho" w:hAnsi="Times New Roman" w:cs="Times New Roman"/>
          <w:sz w:val="24"/>
          <w:szCs w:val="24"/>
          <w:lang w:eastAsia="ja-JP"/>
        </w:rPr>
        <w:t>for original GTFS (left) and APC-GTFS (right)</w:t>
      </w:r>
    </w:p>
    <w:p w14:paraId="6CDDF29D" w14:textId="145FD8C3" w:rsidR="004E1BBB" w:rsidRDefault="00C56CA3" w:rsidP="004E1BBB">
      <w:pPr>
        <w:keepNext/>
        <w:spacing w:line="240" w:lineRule="auto"/>
        <w:jc w:val="center"/>
        <w:rPr>
          <w:rFonts w:hint="eastAsia"/>
        </w:rPr>
      </w:pPr>
      <w:r>
        <w:rPr>
          <w:rFonts w:hint="eastAsia"/>
          <w:noProof/>
        </w:rPr>
        <w:lastRenderedPageBreak/>
        <w:drawing>
          <wp:inline distT="0" distB="0" distL="0" distR="0" wp14:anchorId="3C0B678A" wp14:editId="7159F1E6">
            <wp:extent cx="5486400" cy="548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dicated_attp.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407E7210" w14:textId="63284D18" w:rsidR="004E1BBB" w:rsidRDefault="004E1BBB" w:rsidP="004E1BBB">
      <w:pPr>
        <w:pStyle w:val="Formula"/>
        <w:jc w:val="center"/>
      </w:pPr>
      <w:r>
        <w:t xml:space="preserve">Figure </w:t>
      </w:r>
      <w:fldSimple w:instr=" SEQ Figure \* ARABIC ">
        <w:r w:rsidR="009637FE">
          <w:rPr>
            <w:noProof/>
          </w:rPr>
          <w:t>13</w:t>
        </w:r>
      </w:fldSimple>
      <w:r>
        <w:t xml:space="preserve"> </w:t>
      </w:r>
      <w:r w:rsidRPr="00385527">
        <w:t xml:space="preserve">simulated differences in </w:t>
      </w:r>
      <w:r w:rsidR="005E55E3">
        <w:t>ATTP</w:t>
      </w:r>
      <w:r w:rsidRPr="00385527">
        <w:t xml:space="preserve"> after implementation of a dedicated bus lane for original GTFS (left) and APC-GTFS (right)</w:t>
      </w:r>
    </w:p>
    <w:p w14:paraId="51CFB7B8" w14:textId="1B19ADFD"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w:t>
      </w:r>
      <w:r w:rsidR="00CE1D23">
        <w:rPr>
          <w:rFonts w:ascii="Times New Roman" w:hAnsi="Times New Roman" w:cs="Times New Roman"/>
          <w:noProof/>
          <w:sz w:val="24"/>
          <w:szCs w:val="24"/>
        </w:rPr>
        <w:t>3</w:t>
      </w:r>
      <w:r w:rsidR="00CE1D23">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xml:space="preserve">, which represents the desynchronization penalty;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w:t>
      </w:r>
      <w:r>
        <w:rPr>
          <w:rFonts w:ascii="Times New Roman" w:eastAsia="Yu Mincho" w:hAnsi="Times New Roman" w:cs="Times New Roman"/>
          <w:sz w:val="24"/>
          <w:szCs w:val="24"/>
          <w:lang w:eastAsia="ja-JP"/>
        </w:rPr>
        <w:lastRenderedPageBreak/>
        <w:t>and DBL-receiving transfers. By comparing the two measures, we investigated how DBL helps save time for the PT users.</w:t>
      </w:r>
    </w:p>
    <w:p w14:paraId="3C206F59" w14:textId="6A79B987" w:rsidR="003F507F" w:rsidRPr="003816A2"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As we combined the two classes of transfers,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64B9A543"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the ATTP’s spatial and temporal patter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decrease, both for DBL-generating and DBL-receiving transfers. This also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w:t>
      </w:r>
      <w:r w:rsidR="00CE1D23">
        <w:rPr>
          <w:rFonts w:ascii="Times New Roman" w:hAnsi="Times New Roman" w:cs="Times New Roman"/>
          <w:noProof/>
          <w:sz w:val="24"/>
          <w:szCs w:val="24"/>
        </w:rPr>
        <w:t>5</w:t>
      </w:r>
      <w:r w:rsidR="00CE1D23">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Also, since DBL-generating transfers benefit from both less desynchronization and less delay, they save more time than the average; since desynchronization increases for DBL-receiving transfers, they still save time but less than the average.</w:t>
      </w:r>
    </w:p>
    <w:p w14:paraId="45B738B3" w14:textId="78A1DCE2" w:rsidR="00491109" w:rsidRDefault="001C7D73" w:rsidP="001C7D73">
      <w:pPr>
        <w:spacing w:line="240" w:lineRule="auto"/>
        <w:jc w:val="center"/>
      </w:pPr>
      <w:r>
        <w:rPr>
          <w:noProof/>
        </w:rPr>
        <w:drawing>
          <wp:inline distT="0" distB="0" distL="0" distR="0" wp14:anchorId="2D130AE9" wp14:editId="7C575157">
            <wp:extent cx="5486400" cy="2051437"/>
            <wp:effectExtent l="0" t="0" r="0" b="63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bookmarkStart w:id="23" w:name="_GoBack"/>
      <w:bookmarkEnd w:id="23"/>
      <w:r>
        <w:rPr>
          <w:noProof/>
        </w:rPr>
        <w:drawing>
          <wp:inline distT="0" distB="0" distL="0" distR="0" wp14:anchorId="3DF860E3" wp14:editId="4DD76DD6">
            <wp:extent cx="5486400" cy="1957070"/>
            <wp:effectExtent l="0" t="0" r="0" b="508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107094A" w14:textId="47BDEDA7" w:rsidR="00491109" w:rsidRPr="00B257BE" w:rsidRDefault="00491109" w:rsidP="00491109">
      <w:pPr>
        <w:spacing w:line="240" w:lineRule="auto"/>
        <w:jc w:val="center"/>
        <w:rPr>
          <w:rFonts w:ascii="Times New Roman" w:hAnsi="Times New Roman" w:cs="Times New Roman"/>
          <w:sz w:val="24"/>
          <w:szCs w:val="24"/>
        </w:rPr>
      </w:pPr>
      <w:bookmarkStart w:id="24"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4</w:t>
      </w:r>
      <w:r>
        <w:rPr>
          <w:rFonts w:ascii="Times New Roman" w:eastAsia="Yu Mincho" w:hAnsi="Times New Roman" w:cs="Times New Roman"/>
          <w:sz w:val="24"/>
          <w:szCs w:val="24"/>
          <w:lang w:eastAsia="ja-JP"/>
        </w:rPr>
        <w:fldChar w:fldCharType="end"/>
      </w:r>
      <w:bookmarkEnd w:id="24"/>
      <w:r>
        <w:rPr>
          <w:rFonts w:ascii="Times New Roman" w:eastAsia="Yu Mincho" w:hAnsi="Times New Roman" w:cs="Times New Roman"/>
          <w:sz w:val="24"/>
          <w:szCs w:val="24"/>
          <w:lang w:eastAsia="ja-JP"/>
        </w:rPr>
        <w:t xml:space="preserve"> Temporal pattern of simulated changes in TR after implementing a dedicated bus lane</w:t>
      </w:r>
      <w:r w:rsidR="00E21BE6">
        <w:rPr>
          <w:rFonts w:ascii="Times New Roman" w:eastAsia="Yu Mincho" w:hAnsi="Times New Roman" w:cs="Times New Roman"/>
          <w:sz w:val="24"/>
          <w:szCs w:val="24"/>
          <w:lang w:eastAsia="ja-JP"/>
        </w:rPr>
        <w:t xml:space="preserve"> with original GTFS (up) and APC-GTFS</w:t>
      </w:r>
      <w:r>
        <w:rPr>
          <w:rFonts w:ascii="Times New Roman" w:eastAsia="Yu Mincho" w:hAnsi="Times New Roman" w:cs="Times New Roman"/>
          <w:sz w:val="24"/>
          <w:szCs w:val="24"/>
          <w:lang w:eastAsia="ja-JP"/>
        </w:rPr>
        <w:t xml:space="preserve"> </w:t>
      </w:r>
      <w:r w:rsidR="00E21BE6">
        <w:rPr>
          <w:rFonts w:ascii="Times New Roman" w:eastAsia="Yu Mincho" w:hAnsi="Times New Roman" w:cs="Times New Roman"/>
          <w:sz w:val="24"/>
          <w:szCs w:val="24"/>
          <w:lang w:eastAsia="ja-JP"/>
        </w:rPr>
        <w:t xml:space="preserve">(down) </w:t>
      </w:r>
      <w:r>
        <w:rPr>
          <w:rFonts w:ascii="Times New Roman" w:eastAsia="Yu Mincho" w:hAnsi="Times New Roman" w:cs="Times New Roman"/>
          <w:sz w:val="24"/>
          <w:szCs w:val="24"/>
          <w:lang w:eastAsia="ja-JP"/>
        </w:rPr>
        <w:t>(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7CB1BCDB" w:rsidR="00491109" w:rsidRDefault="00491109" w:rsidP="00491109">
      <w:pPr>
        <w:spacing w:line="240" w:lineRule="auto"/>
        <w:jc w:val="center"/>
        <w:rPr>
          <w:rFonts w:ascii="Times New Roman" w:eastAsia="Yu Mincho" w:hAnsi="Times New Roman" w:cs="Times New Roman"/>
          <w:sz w:val="24"/>
          <w:szCs w:val="24"/>
          <w:lang w:eastAsia="ja-JP"/>
        </w:rPr>
      </w:pPr>
    </w:p>
    <w:p w14:paraId="4B99A092" w14:textId="78DD032A" w:rsidR="001716DE" w:rsidRDefault="001716DE" w:rsidP="00491109">
      <w:pPr>
        <w:spacing w:line="240" w:lineRule="auto"/>
        <w:jc w:val="center"/>
        <w:rPr>
          <w:rFonts w:ascii="Times New Roman" w:eastAsia="Yu Mincho" w:hAnsi="Times New Roman" w:cs="Times New Roman"/>
          <w:sz w:val="24"/>
          <w:szCs w:val="24"/>
          <w:lang w:eastAsia="ja-JP"/>
        </w:rPr>
      </w:pPr>
      <w:r>
        <w:rPr>
          <w:noProof/>
        </w:rPr>
        <w:lastRenderedPageBreak/>
        <w:drawing>
          <wp:inline distT="0" distB="0" distL="0" distR="0" wp14:anchorId="3161EC80" wp14:editId="115C70F3">
            <wp:extent cx="5486400" cy="2258170"/>
            <wp:effectExtent l="0" t="0" r="0" b="889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noProof/>
        </w:rPr>
        <w:drawing>
          <wp:inline distT="0" distB="0" distL="0" distR="0" wp14:anchorId="32469775" wp14:editId="0D109197">
            <wp:extent cx="5486400" cy="2385391"/>
            <wp:effectExtent l="0" t="0" r="0" b="1524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BD63CB6" w14:textId="23EB3D78" w:rsidR="00491109" w:rsidRDefault="00491109" w:rsidP="00491109">
      <w:pPr>
        <w:spacing w:line="240" w:lineRule="auto"/>
        <w:jc w:val="center"/>
        <w:rPr>
          <w:rFonts w:ascii="Times New Roman" w:eastAsia="Yu Mincho" w:hAnsi="Times New Roman" w:cs="Times New Roman"/>
          <w:sz w:val="24"/>
          <w:szCs w:val="24"/>
          <w:lang w:eastAsia="ja-JP"/>
        </w:rPr>
      </w:pPr>
      <w:bookmarkStart w:id="25"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5</w:t>
      </w:r>
      <w:r>
        <w:rPr>
          <w:rFonts w:ascii="Times New Roman" w:eastAsia="Yu Mincho" w:hAnsi="Times New Roman" w:cs="Times New Roman"/>
          <w:sz w:val="24"/>
          <w:szCs w:val="24"/>
          <w:lang w:eastAsia="ja-JP"/>
        </w:rPr>
        <w:fldChar w:fldCharType="end"/>
      </w:r>
      <w:bookmarkEnd w:id="25"/>
      <w:r>
        <w:rPr>
          <w:rFonts w:ascii="Times New Roman" w:eastAsia="Yu Mincho" w:hAnsi="Times New Roman" w:cs="Times New Roman"/>
          <w:sz w:val="24"/>
          <w:szCs w:val="24"/>
          <w:lang w:eastAsia="ja-JP"/>
        </w:rPr>
        <w:t xml:space="preserve"> Temporal pattern of simulated changes in ATTP after implementing a dedicated bus lane</w:t>
      </w:r>
      <w:r w:rsidR="00AB596C" w:rsidRPr="00AB596C">
        <w:rPr>
          <w:rFonts w:ascii="Times New Roman" w:eastAsia="Yu Mincho" w:hAnsi="Times New Roman" w:cs="Times New Roman"/>
          <w:sz w:val="24"/>
          <w:szCs w:val="24"/>
          <w:lang w:eastAsia="ja-JP"/>
        </w:rPr>
        <w:t xml:space="preserve"> </w:t>
      </w:r>
      <w:r w:rsidR="00AB596C">
        <w:rPr>
          <w:rFonts w:ascii="Times New Roman" w:eastAsia="Yu Mincho" w:hAnsi="Times New Roman" w:cs="Times New Roman"/>
          <w:sz w:val="24"/>
          <w:szCs w:val="24"/>
          <w:lang w:eastAsia="ja-JP"/>
        </w:rPr>
        <w:t xml:space="preserve">with original GTFS (up) and APC-GTFS (down) </w:t>
      </w:r>
      <w:r>
        <w:rPr>
          <w:rFonts w:ascii="Times New Roman" w:eastAsia="Yu Mincho" w:hAnsi="Times New Roman" w:cs="Times New Roman"/>
          <w:sz w:val="24"/>
          <w:szCs w:val="24"/>
          <w:lang w:eastAsia="ja-JP"/>
        </w:rPr>
        <w:t xml:space="preserve"> (gaps correspond to missing data)</w:t>
      </w:r>
    </w:p>
    <w:p w14:paraId="6F658D4F" w14:textId="18EC1F72"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4</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5</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r w:rsidR="00672AAC">
        <w:rPr>
          <w:rFonts w:ascii="Times New Roman" w:eastAsia="Yu Mincho" w:hAnsi="Times New Roman" w:cs="Times New Roman"/>
          <w:sz w:val="24"/>
          <w:szCs w:val="24"/>
          <w:lang w:eastAsia="ja-JP"/>
        </w:rPr>
        <w:t>binary</w:t>
      </w:r>
      <w:r w:rsidR="00CF2F0F">
        <w:rPr>
          <w:rFonts w:ascii="Times New Roman" w:eastAsia="Yu Mincho" w:hAnsi="Times New Roman" w:cs="Times New Roman"/>
          <w:sz w:val="24"/>
          <w:szCs w:val="24"/>
          <w:lang w:eastAsia="ja-JP"/>
        </w:rPr>
        <w:t xml:space="preserve"> and </w:t>
      </w:r>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r w:rsidR="00E02949">
        <w:rPr>
          <w:rFonts w:ascii="Times New Roman" w:eastAsia="Yu Mincho" w:hAnsi="Times New Roman" w:cs="Times New Roman"/>
          <w:sz w:val="24"/>
          <w:szCs w:val="24"/>
          <w:lang w:eastAsia="ja-JP"/>
        </w:rPr>
        <w:t xml:space="preserve">single and easy to optimize for both transfers. </w:t>
      </w:r>
      <w:r w:rsidR="001C3C4B">
        <w:rPr>
          <w:rFonts w:ascii="Times New Roman" w:eastAsia="Yu Mincho" w:hAnsi="Times New Roman" w:cs="Times New Roman"/>
          <w:sz w:val="24"/>
          <w:szCs w:val="24"/>
          <w:lang w:eastAsia="ja-JP"/>
        </w:rPr>
        <w:t>Although DBL only improves certain transfers’ TR performance, it will universally reduce transit system users’ total transfer time by systematically lessening the receiving buses’ delay. Accordingly,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also shows that even if just one route, instead of the whole system, delay control can be efficient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0CEAC305"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ransfers between routes are an essential issue for public transit (P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26"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w:t>
      </w:r>
      <w:r>
        <w:rPr>
          <w:rFonts w:ascii="Times New Roman" w:eastAsia="Yu Mincho" w:hAnsi="Times New Roman" w:cs="Times New Roman"/>
          <w:sz w:val="24"/>
          <w:szCs w:val="24"/>
          <w:lang w:eastAsia="ja-JP"/>
        </w:rPr>
        <w:lastRenderedPageBreak/>
        <w:t>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PT system planners and administrators concerning the transfers’ feasibility, quality, and user experience. To illustrate this, we applied the index</w:t>
      </w:r>
      <w:r w:rsidR="00444A8E">
        <w:rPr>
          <w:rFonts w:ascii="Times New Roman" w:eastAsia="Yu Mincho" w:hAnsi="Times New Roman" w:cs="Times New Roman"/>
          <w:sz w:val="24"/>
          <w:szCs w:val="24"/>
          <w:lang w:eastAsia="ja-JP"/>
        </w:rPr>
        <w:t>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The spatial and temporal analysis show similar pattern like overall traffic and PT 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that it is possible to underestimate two indexes with only original GTFS data</w:t>
      </w:r>
      <w:r w:rsidR="009C1B71">
        <w:rPr>
          <w:rFonts w:ascii="Times New Roman" w:eastAsia="Yu Mincho" w:hAnsi="Times New Roman" w:cs="Times New Roman"/>
          <w:sz w:val="24"/>
          <w:szCs w:val="24"/>
          <w:lang w:eastAsia="ja-JP"/>
        </w:rPr>
        <w:t xml:space="preserve">. </w:t>
      </w:r>
      <w:r w:rsidR="00066878">
        <w:rPr>
          <w:rFonts w:ascii="Times New Roman" w:eastAsia="Yu Mincho" w:hAnsi="Times New Roman" w:cs="Times New Roman"/>
          <w:sz w:val="24"/>
          <w:szCs w:val="24"/>
          <w:lang w:eastAsia="ja-JP"/>
        </w:rPr>
        <w:t>Additionally</w:t>
      </w:r>
      <w:r>
        <w:rPr>
          <w:rFonts w:ascii="Times New Roman" w:eastAsia="Yu Mincho" w:hAnsi="Times New Roman" w:cs="Times New Roman"/>
          <w:sz w:val="24"/>
          <w:szCs w:val="24"/>
          <w:lang w:eastAsia="ja-JP"/>
        </w:rPr>
        <w:t xml:space="preserve">,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 xml:space="preserve">We also conclude that it is </w:t>
      </w:r>
      <w:r w:rsidR="00001C79">
        <w:rPr>
          <w:rFonts w:ascii="Times New Roman" w:eastAsia="Yu Mincho" w:hAnsi="Times New Roman" w:cs="Times New Roman"/>
          <w:sz w:val="24"/>
          <w:szCs w:val="24"/>
          <w:lang w:eastAsia="ja-JP"/>
        </w:rPr>
        <w:t xml:space="preserve">generally </w:t>
      </w:r>
      <w:r w:rsidR="00CC63AF">
        <w:rPr>
          <w:rFonts w:ascii="Times New Roman" w:eastAsia="Yu Mincho" w:hAnsi="Times New Roman" w:cs="Times New Roman"/>
          <w:sz w:val="24"/>
          <w:szCs w:val="24"/>
          <w:lang w:eastAsia="ja-JP"/>
        </w:rPr>
        <w:t>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to reduce ATTP.</w:t>
      </w:r>
    </w:p>
    <w:p w14:paraId="42542941" w14:textId="03361AEE" w:rsidR="00EB5A7E"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26"/>
      <w:r>
        <w:rPr>
          <w:rFonts w:ascii="Times New Roman" w:eastAsia="Yu Mincho" w:hAnsi="Times New Roman" w:cs="Times New Roman"/>
          <w:sz w:val="24"/>
          <w:szCs w:val="24"/>
          <w:lang w:eastAsia="ja-JP"/>
        </w:rPr>
        <w:t>ure direction of the transfer studies can also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 xml:space="preserve"> for analysis, administration and prediction.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Pr>
          <w:rFonts w:ascii="Times New Roman" w:eastAsia="Yu Mincho" w:hAnsi="Times New Roman" w:cs="Times New Roman"/>
          <w:sz w:val="24"/>
          <w:szCs w:val="24"/>
          <w:lang w:eastAsia="ja-JP"/>
        </w:rPr>
        <w:t xml:space="preserve">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Based on more precise and abundant data, there are more possibilities for more scientific planning, improvement and knowledge derivation of transfer activities and the PT 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e incorporated into the system (see Appendix A). </w:t>
      </w:r>
    </w:p>
    <w:p w14:paraId="30C88741" w14:textId="04BFA4C5" w:rsidR="00491109" w:rsidRDefault="00EB5A7E" w:rsidP="00EB5A7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so, optimization of real-time synchronization is another gap, which is hardly discussed in this paper. </w:t>
      </w:r>
      <w:r w:rsidR="00EC6FFD">
        <w:rPr>
          <w:rFonts w:ascii="Times New Roman" w:hAnsi="Times New Roman" w:cs="Times New Roman"/>
          <w:sz w:val="24"/>
          <w:szCs w:val="24"/>
        </w:rPr>
        <w:t xml:space="preserve">There are already efforts to solve the synchronization optimization problem. </w:t>
      </w:r>
      <w:r>
        <w:rPr>
          <w:rFonts w:ascii="Times New Roman" w:hAnsi="Times New Roman" w:cs="Times New Roman"/>
          <w:sz w:val="24"/>
          <w:szCs w:val="24"/>
        </w:rPr>
        <w:t xml:space="preserve">For example, </w:t>
      </w:r>
      <w:r>
        <w:rPr>
          <w:rFonts w:ascii="Times New Roman" w:hAnsi="Times New Roman" w:cs="Times New Roman"/>
          <w:sz w:val="24"/>
          <w:szCs w:val="24"/>
        </w:rPr>
        <w:fldChar w:fldCharType="begin" w:fldLock="1"/>
      </w:r>
      <w:r w:rsidR="009A3634">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et al., 2001)","manualFormatting":"Ceder, Golany, &amp; Tal (2001)","plainTextFormattedCitation":"(Ceder et al., 2001)","previouslyFormattedCitation":"(Ceder et al.,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eder, Golany, &amp; Tal (2001)</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euristic algorithm to maximize the timetable synchronization for a PT system’s schedule. However, few papers provide attainable solutions for real-time PT timetable synchronization. </w:t>
      </w:r>
      <w:r w:rsidR="00B1197D">
        <w:rPr>
          <w:rFonts w:ascii="Times New Roman" w:hAnsi="Times New Roman" w:cs="Times New Roman"/>
          <w:sz w:val="24"/>
          <w:szCs w:val="24"/>
        </w:rPr>
        <w:t>Based on the tw</w:t>
      </w:r>
      <w:r w:rsidR="009D718A">
        <w:rPr>
          <w:rFonts w:ascii="Times New Roman" w:hAnsi="Times New Roman" w:cs="Times New Roman"/>
          <w:sz w:val="24"/>
          <w:szCs w:val="24"/>
        </w:rPr>
        <w:t>o introduced indexes, the real-time optimization</w:t>
      </w:r>
      <w:r w:rsidR="0069432C">
        <w:rPr>
          <w:rFonts w:ascii="Times New Roman" w:hAnsi="Times New Roman" w:cs="Times New Roman"/>
          <w:sz w:val="24"/>
          <w:szCs w:val="24"/>
        </w:rPr>
        <w:t xml:space="preserve"> problem</w:t>
      </w:r>
      <w:r w:rsidR="009D718A">
        <w:rPr>
          <w:rFonts w:ascii="Times New Roman" w:hAnsi="Times New Roman" w:cs="Times New Roman"/>
          <w:sz w:val="24"/>
          <w:szCs w:val="24"/>
        </w:rPr>
        <w:t xml:space="preserve"> can be properly</w:t>
      </w:r>
      <w:r w:rsidR="00AE271D">
        <w:rPr>
          <w:rFonts w:ascii="Times New Roman" w:hAnsi="Times New Roman" w:cs="Times New Roman"/>
          <w:sz w:val="24"/>
          <w:szCs w:val="24"/>
        </w:rPr>
        <w:t xml:space="preserve"> defined and</w:t>
      </w:r>
      <w:r w:rsidR="009D718A">
        <w:rPr>
          <w:rFonts w:ascii="Times New Roman" w:hAnsi="Times New Roman" w:cs="Times New Roman"/>
          <w:sz w:val="24"/>
          <w:szCs w:val="24"/>
        </w:rPr>
        <w:t xml:space="preserve"> addressed.</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609FA546" w:rsidR="00326289" w:rsidRDefault="0032628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Appendix A</w:t>
      </w:r>
    </w:p>
    <w:p w14:paraId="7EA200DC" w14:textId="5A175E4A"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Ridership-weighted TR and ATTP</w:t>
      </w:r>
    </w:p>
    <w:p w14:paraId="436DD9A5" w14:textId="7B4755BE"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moreover </w:t>
      </w:r>
      <w:r w:rsidR="00C96D68">
        <w:rPr>
          <w:rFonts w:ascii="Times New Roman" w:eastAsia="Yu Mincho" w:hAnsi="Times New Roman" w:cs="Times New Roman"/>
          <w:sz w:val="24"/>
          <w:szCs w:val="24"/>
          <w:lang w:eastAsia="ja-JP"/>
        </w:rPr>
        <w:t>define</w:t>
      </w:r>
      <w:r>
        <w:rPr>
          <w:rFonts w:ascii="Times New Roman" w:eastAsia="Yu Mincho" w:hAnsi="Times New Roman" w:cs="Times New Roman"/>
          <w:sz w:val="24"/>
          <w:szCs w:val="24"/>
          <w:lang w:eastAsia="ja-JP"/>
        </w:rPr>
        <w:t xml:space="preserve"> a weighted version of each index based on the ridership affect, if empirical user ridership data are availabl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3B2253BD"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7D68431B"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66D86BB3" w14:textId="6AF8FE1A" w:rsidR="009A3634" w:rsidRPr="009A3634" w:rsidRDefault="00491109"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A3634" w:rsidRPr="009A3634">
        <w:rPr>
          <w:rFonts w:ascii="Times New Roman" w:hAnsi="Times New Roman" w:cs="Times New Roman"/>
          <w:noProof/>
          <w:sz w:val="24"/>
          <w:szCs w:val="24"/>
        </w:rPr>
        <w:t xml:space="preserve">Algers, S., Hansen, S., &amp; Tegner, G. (1975). Role of waiting time, comfort, and convenience in modal choice for work trip. </w:t>
      </w:r>
      <w:r w:rsidR="009A3634" w:rsidRPr="009A3634">
        <w:rPr>
          <w:rFonts w:ascii="Times New Roman" w:hAnsi="Times New Roman" w:cs="Times New Roman"/>
          <w:i/>
          <w:iCs/>
          <w:noProof/>
          <w:sz w:val="24"/>
          <w:szCs w:val="24"/>
        </w:rPr>
        <w:t>Transportation Research Record</w:t>
      </w:r>
      <w:r w:rsidR="009A3634" w:rsidRPr="009A3634">
        <w:rPr>
          <w:rFonts w:ascii="Times New Roman" w:hAnsi="Times New Roman" w:cs="Times New Roman"/>
          <w:noProof/>
          <w:sz w:val="24"/>
          <w:szCs w:val="24"/>
        </w:rPr>
        <w:t xml:space="preserve">, </w:t>
      </w:r>
      <w:r w:rsidR="009A3634" w:rsidRPr="009A3634">
        <w:rPr>
          <w:rFonts w:ascii="Times New Roman" w:hAnsi="Times New Roman" w:cs="Times New Roman"/>
          <w:i/>
          <w:iCs/>
          <w:noProof/>
          <w:sz w:val="24"/>
          <w:szCs w:val="24"/>
        </w:rPr>
        <w:t>534</w:t>
      </w:r>
      <w:r w:rsidR="009A3634" w:rsidRPr="009A3634">
        <w:rPr>
          <w:rFonts w:ascii="Times New Roman" w:hAnsi="Times New Roman" w:cs="Times New Roman"/>
          <w:noProof/>
          <w:sz w:val="24"/>
          <w:szCs w:val="24"/>
        </w:rPr>
        <w:t>, 38–51.</w:t>
      </w:r>
    </w:p>
    <w:p w14:paraId="17A8AA24"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ntrim, A., &amp; Barbeau, S. J. (2013). The many uses of GTFS data–opening the door to transit and multimodal applications. </w:t>
      </w:r>
      <w:r w:rsidRPr="009A3634">
        <w:rPr>
          <w:rFonts w:ascii="Times New Roman" w:hAnsi="Times New Roman" w:cs="Times New Roman"/>
          <w:i/>
          <w:iCs/>
          <w:noProof/>
          <w:sz w:val="24"/>
          <w:szCs w:val="24"/>
        </w:rPr>
        <w:t>Location-Aware Information Systems Laboratory at the University of South Florid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w:t>
      </w:r>
      <w:r w:rsidRPr="009A3634">
        <w:rPr>
          <w:rFonts w:ascii="Times New Roman" w:hAnsi="Times New Roman" w:cs="Times New Roman"/>
          <w:noProof/>
          <w:sz w:val="24"/>
          <w:szCs w:val="24"/>
        </w:rPr>
        <w:t>.</w:t>
      </w:r>
    </w:p>
    <w:p w14:paraId="3C93E11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yed, A. Ben, Halima, M. Ben, &amp; Alimi, A. M. (2015). Big data analytics for logistics and transportation. In </w:t>
      </w:r>
      <w:r w:rsidRPr="009A3634">
        <w:rPr>
          <w:rFonts w:ascii="Times New Roman" w:hAnsi="Times New Roman" w:cs="Times New Roman"/>
          <w:i/>
          <w:iCs/>
          <w:noProof/>
          <w:sz w:val="24"/>
          <w:szCs w:val="24"/>
        </w:rPr>
        <w:t>2015 4th International Conference on Advanced Logistics and Transport (ICALT)</w:t>
      </w:r>
      <w:r w:rsidRPr="009A3634">
        <w:rPr>
          <w:rFonts w:ascii="Times New Roman" w:hAnsi="Times New Roman" w:cs="Times New Roman"/>
          <w:noProof/>
          <w:sz w:val="24"/>
          <w:szCs w:val="24"/>
        </w:rPr>
        <w:t xml:space="preserve"> (pp. 311–316). IEEE.</w:t>
      </w:r>
    </w:p>
    <w:p w14:paraId="102E600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9A3634">
        <w:rPr>
          <w:rFonts w:ascii="Times New Roman" w:hAnsi="Times New Roman" w:cs="Times New Roman"/>
          <w:i/>
          <w:iCs/>
          <w:noProof/>
          <w:sz w:val="24"/>
          <w:szCs w:val="24"/>
        </w:rPr>
        <w:t>Proceedings of the First ACM SIGSPATIAL Workshop on Sensor Web Enablement</w:t>
      </w:r>
      <w:r w:rsidRPr="009A3634">
        <w:rPr>
          <w:rFonts w:ascii="Times New Roman" w:hAnsi="Times New Roman" w:cs="Times New Roman"/>
          <w:noProof/>
          <w:sz w:val="24"/>
          <w:szCs w:val="24"/>
        </w:rPr>
        <w:t xml:space="preserve"> (pp. 17–23). ACM.</w:t>
      </w:r>
    </w:p>
    <w:p w14:paraId="5E25F8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mford, C. G., Carrick, R. J., &amp; MacDonald, R. (1984). Public transport surveys: A new effective technique of data collection. </w:t>
      </w:r>
      <w:r w:rsidRPr="009A3634">
        <w:rPr>
          <w:rFonts w:ascii="Times New Roman" w:hAnsi="Times New Roman" w:cs="Times New Roman"/>
          <w:i/>
          <w:iCs/>
          <w:noProof/>
          <w:sz w:val="24"/>
          <w:szCs w:val="24"/>
        </w:rPr>
        <w:t>Traffic Engineering &amp; Contro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5</w:t>
      </w:r>
      <w:r w:rsidRPr="009A3634">
        <w:rPr>
          <w:rFonts w:ascii="Times New Roman" w:hAnsi="Times New Roman" w:cs="Times New Roman"/>
          <w:noProof/>
          <w:sz w:val="24"/>
          <w:szCs w:val="24"/>
        </w:rPr>
        <w:t>(HS-037 547).</w:t>
      </w:r>
    </w:p>
    <w:p w14:paraId="71C8B20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9A3634">
        <w:rPr>
          <w:rFonts w:ascii="Times New Roman" w:hAnsi="Times New Roman" w:cs="Times New Roman"/>
          <w:i/>
          <w:iCs/>
          <w:noProof/>
          <w:sz w:val="24"/>
          <w:szCs w:val="24"/>
        </w:rPr>
        <w:t>Transport Polic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w:t>
      </w:r>
      <w:r w:rsidRPr="009A3634">
        <w:rPr>
          <w:rFonts w:ascii="Times New Roman" w:hAnsi="Times New Roman" w:cs="Times New Roman"/>
          <w:noProof/>
          <w:sz w:val="24"/>
          <w:szCs w:val="24"/>
        </w:rPr>
        <w:t>(5), 676–684.</w:t>
      </w:r>
    </w:p>
    <w:p w14:paraId="3B620FB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2007). </w:t>
      </w:r>
      <w:r w:rsidRPr="009A3634">
        <w:rPr>
          <w:rFonts w:ascii="Times New Roman" w:hAnsi="Times New Roman" w:cs="Times New Roman"/>
          <w:i/>
          <w:iCs/>
          <w:noProof/>
          <w:sz w:val="24"/>
          <w:szCs w:val="24"/>
        </w:rPr>
        <w:t>Public transit planning and operation: Modeling, practice and behavior</w:t>
      </w:r>
      <w:r w:rsidRPr="009A3634">
        <w:rPr>
          <w:rFonts w:ascii="Times New Roman" w:hAnsi="Times New Roman" w:cs="Times New Roman"/>
          <w:noProof/>
          <w:sz w:val="24"/>
          <w:szCs w:val="24"/>
        </w:rPr>
        <w:t>. CRC press.</w:t>
      </w:r>
    </w:p>
    <w:p w14:paraId="3C024F7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Golany, B., &amp; Tal, O. (2001). Creating bus timetables with maximal synchronization.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5</w:t>
      </w:r>
      <w:r w:rsidRPr="009A3634">
        <w:rPr>
          <w:rFonts w:ascii="Times New Roman" w:hAnsi="Times New Roman" w:cs="Times New Roman"/>
          <w:noProof/>
          <w:sz w:val="24"/>
          <w:szCs w:val="24"/>
        </w:rPr>
        <w:t>(10), 913–928.</w:t>
      </w:r>
    </w:p>
    <w:p w14:paraId="3FAFCD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en, M., Mao, S., &amp; Liu, Y. (2014). Big data: A survey. </w:t>
      </w:r>
      <w:r w:rsidRPr="009A3634">
        <w:rPr>
          <w:rFonts w:ascii="Times New Roman" w:hAnsi="Times New Roman" w:cs="Times New Roman"/>
          <w:i/>
          <w:iCs/>
          <w:noProof/>
          <w:sz w:val="24"/>
          <w:szCs w:val="24"/>
        </w:rPr>
        <w:t>Mobile Networks and Application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9</w:t>
      </w:r>
      <w:r w:rsidRPr="009A3634">
        <w:rPr>
          <w:rFonts w:ascii="Times New Roman" w:hAnsi="Times New Roman" w:cs="Times New Roman"/>
          <w:noProof/>
          <w:sz w:val="24"/>
          <w:szCs w:val="24"/>
        </w:rPr>
        <w:t>(2), 171–209.</w:t>
      </w:r>
    </w:p>
    <w:p w14:paraId="5663852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lastRenderedPageBreak/>
        <w:t xml:space="preserve">Chu, X. (2010). </w:t>
      </w:r>
      <w:r w:rsidRPr="009A3634">
        <w:rPr>
          <w:rFonts w:ascii="Times New Roman" w:hAnsi="Times New Roman" w:cs="Times New Roman"/>
          <w:i/>
          <w:iCs/>
          <w:noProof/>
          <w:sz w:val="24"/>
          <w:szCs w:val="24"/>
        </w:rPr>
        <w:t>A guidebook for using automatic passenger counter data for national transit database (NTD) reporting.</w:t>
      </w:r>
      <w:r w:rsidRPr="009A3634">
        <w:rPr>
          <w:rFonts w:ascii="Times New Roman" w:hAnsi="Times New Roman" w:cs="Times New Roman"/>
          <w:noProof/>
          <w:sz w:val="24"/>
          <w:szCs w:val="24"/>
        </w:rPr>
        <w:t xml:space="preserve"> National Center for Transit Research (US).</w:t>
      </w:r>
    </w:p>
    <w:p w14:paraId="42F7C08C"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7</w:t>
      </w:r>
      <w:r w:rsidRPr="009A3634">
        <w:rPr>
          <w:rFonts w:ascii="Times New Roman" w:hAnsi="Times New Roman" w:cs="Times New Roman"/>
          <w:noProof/>
          <w:sz w:val="24"/>
          <w:szCs w:val="24"/>
        </w:rPr>
        <w:t>(4), 187–208.</w:t>
      </w:r>
    </w:p>
    <w:p w14:paraId="35A2881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74C7E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72</w:t>
      </w:r>
      <w:r w:rsidRPr="009A3634">
        <w:rPr>
          <w:rFonts w:ascii="Times New Roman" w:hAnsi="Times New Roman" w:cs="Times New Roman"/>
          <w:noProof/>
          <w:sz w:val="24"/>
          <w:szCs w:val="24"/>
        </w:rPr>
        <w:t>(1872), 10–18. https://doi.org/10.3141/1872-02</w:t>
      </w:r>
    </w:p>
    <w:p w14:paraId="0C9AF6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5</w:t>
      </w:r>
      <w:r w:rsidRPr="009A3634">
        <w:rPr>
          <w:rFonts w:ascii="Times New Roman" w:hAnsi="Times New Roman" w:cs="Times New Roman"/>
          <w:noProof/>
          <w:sz w:val="24"/>
          <w:szCs w:val="24"/>
        </w:rPr>
        <w:t>(2), 91–104. https://doi.org/10.1016/j.tra.2010.11.002</w:t>
      </w:r>
    </w:p>
    <w:p w14:paraId="2FFA590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das, Y., &amp; Ranjitkar, P. (2012). Modeling public-transit connectivity with spatial quality-of-transfer measurements. </w:t>
      </w:r>
      <w:r w:rsidRPr="009A3634">
        <w:rPr>
          <w:rFonts w:ascii="Times New Roman" w:hAnsi="Times New Roman" w:cs="Times New Roman"/>
          <w:i/>
          <w:iCs/>
          <w:noProof/>
          <w:sz w:val="24"/>
          <w:szCs w:val="24"/>
        </w:rPr>
        <w:t>Journal of Transport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2</w:t>
      </w:r>
      <w:r w:rsidRPr="009A3634">
        <w:rPr>
          <w:rFonts w:ascii="Times New Roman" w:hAnsi="Times New Roman" w:cs="Times New Roman"/>
          <w:noProof/>
          <w:sz w:val="24"/>
          <w:szCs w:val="24"/>
        </w:rPr>
        <w:t>, 137–147.</w:t>
      </w:r>
    </w:p>
    <w:p w14:paraId="323663D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n, A. F. (1987). Assessment of Transfer Penalty to Bus Riders in Taipei: A Disaggregate Demand Modeling Approach. </w:t>
      </w:r>
      <w:r w:rsidRPr="009A3634">
        <w:rPr>
          <w:rFonts w:ascii="Times New Roman" w:hAnsi="Times New Roman" w:cs="Times New Roman"/>
          <w:i/>
          <w:iCs/>
          <w:noProof/>
          <w:sz w:val="24"/>
          <w:szCs w:val="24"/>
        </w:rPr>
        <w:t>Transportation Research Reco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139</w:t>
      </w:r>
      <w:r w:rsidRPr="009A3634">
        <w:rPr>
          <w:rFonts w:ascii="Times New Roman" w:hAnsi="Times New Roman" w:cs="Times New Roman"/>
          <w:noProof/>
          <w:sz w:val="24"/>
          <w:szCs w:val="24"/>
        </w:rPr>
        <w:t>(Table 1), 8–14.</w:t>
      </w:r>
    </w:p>
    <w:p w14:paraId="6BA12A6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ilbert, M. (2016). Big data for development: A review of promises and challenges. </w:t>
      </w:r>
      <w:r w:rsidRPr="009A3634">
        <w:rPr>
          <w:rFonts w:ascii="Times New Roman" w:hAnsi="Times New Roman" w:cs="Times New Roman"/>
          <w:i/>
          <w:iCs/>
          <w:noProof/>
          <w:sz w:val="24"/>
          <w:szCs w:val="24"/>
        </w:rPr>
        <w:t>Development Policy Review</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4</w:t>
      </w:r>
      <w:r w:rsidRPr="009A3634">
        <w:rPr>
          <w:rFonts w:ascii="Times New Roman" w:hAnsi="Times New Roman" w:cs="Times New Roman"/>
          <w:noProof/>
          <w:sz w:val="24"/>
          <w:szCs w:val="24"/>
        </w:rPr>
        <w:t>(1), 135–174.</w:t>
      </w:r>
    </w:p>
    <w:p w14:paraId="20E5E3C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unt, J. (1990). </w:t>
      </w:r>
      <w:r w:rsidRPr="009A3634">
        <w:rPr>
          <w:rFonts w:ascii="Times New Roman" w:hAnsi="Times New Roman" w:cs="Times New Roman"/>
          <w:i/>
          <w:iCs/>
          <w:noProof/>
          <w:sz w:val="24"/>
          <w:szCs w:val="24"/>
        </w:rPr>
        <w:t>A logit model of public transport route choice</w:t>
      </w:r>
      <w:r w:rsidRPr="009A3634">
        <w:rPr>
          <w:rFonts w:ascii="Times New Roman" w:hAnsi="Times New Roman" w:cs="Times New Roman"/>
          <w:noProof/>
          <w:sz w:val="24"/>
          <w:szCs w:val="24"/>
        </w:rPr>
        <w:t xml:space="preserve"> (Vol. 60).</w:t>
      </w:r>
    </w:p>
    <w:p w14:paraId="2E60221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barra-Rojas, O. J., &amp; Rios-Solis, Y. A. (2012). Synchronization of bus timetabling. </w:t>
      </w:r>
      <w:r w:rsidRPr="009A3634">
        <w:rPr>
          <w:rFonts w:ascii="Times New Roman" w:hAnsi="Times New Roman" w:cs="Times New Roman"/>
          <w:i/>
          <w:iCs/>
          <w:noProof/>
          <w:sz w:val="24"/>
          <w:szCs w:val="24"/>
        </w:rPr>
        <w:t>Transportation Research Part B: Methodologic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6</w:t>
      </w:r>
      <w:r w:rsidRPr="009A3634">
        <w:rPr>
          <w:rFonts w:ascii="Times New Roman" w:hAnsi="Times New Roman" w:cs="Times New Roman"/>
          <w:noProof/>
          <w:sz w:val="24"/>
          <w:szCs w:val="24"/>
        </w:rPr>
        <w:t>(5), 599–614.</w:t>
      </w:r>
    </w:p>
    <w:p w14:paraId="390862D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9A3634">
        <w:rPr>
          <w:rFonts w:ascii="Times New Roman" w:hAnsi="Times New Roman" w:cs="Times New Roman"/>
          <w:i/>
          <w:iCs/>
          <w:noProof/>
          <w:sz w:val="24"/>
          <w:szCs w:val="24"/>
        </w:rPr>
        <w:t>Transport Review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6), 777–800.</w:t>
      </w:r>
    </w:p>
    <w:p w14:paraId="11C4721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Jang, W. (2010). Travel time and transfer analysis using transit smart card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44), 142–149.</w:t>
      </w:r>
    </w:p>
    <w:p w14:paraId="385A18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noppers, P., &amp; Muller, T. (1995). Optimized transfer opportunities in public transport. </w:t>
      </w:r>
      <w:r w:rsidRPr="009A3634">
        <w:rPr>
          <w:rFonts w:ascii="Times New Roman" w:hAnsi="Times New Roman" w:cs="Times New Roman"/>
          <w:i/>
          <w:iCs/>
          <w:noProof/>
          <w:sz w:val="24"/>
          <w:szCs w:val="24"/>
        </w:rPr>
        <w:t>Transportation Scien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1), 101–105.</w:t>
      </w:r>
    </w:p>
    <w:p w14:paraId="7367E44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9A3634">
        <w:rPr>
          <w:rFonts w:ascii="Times New Roman" w:hAnsi="Times New Roman" w:cs="Times New Roman"/>
          <w:i/>
          <w:iCs/>
          <w:noProof/>
          <w:sz w:val="24"/>
          <w:szCs w:val="24"/>
        </w:rPr>
        <w:t>Computers, Environment and Urba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7</w:t>
      </w:r>
      <w:r w:rsidRPr="009A3634">
        <w:rPr>
          <w:rFonts w:ascii="Times New Roman" w:hAnsi="Times New Roman" w:cs="Times New Roman"/>
          <w:noProof/>
          <w:sz w:val="24"/>
          <w:szCs w:val="24"/>
        </w:rPr>
        <w:t>, 41–54.</w:t>
      </w:r>
    </w:p>
    <w:p w14:paraId="73ADCA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w:t>
      </w:r>
      <w:r w:rsidRPr="009A3634">
        <w:rPr>
          <w:rFonts w:ascii="Times New Roman" w:hAnsi="Times New Roman" w:cs="Times New Roman"/>
          <w:noProof/>
          <w:sz w:val="24"/>
          <w:szCs w:val="24"/>
        </w:rPr>
        <w:lastRenderedPageBreak/>
        <w:t xml:space="preserve">transit in Columbus, Ohio, USA. </w:t>
      </w:r>
      <w:r w:rsidRPr="009A3634">
        <w:rPr>
          <w:rFonts w:ascii="Times New Roman" w:hAnsi="Times New Roman" w:cs="Times New Roman"/>
          <w:i/>
          <w:iCs/>
          <w:noProof/>
          <w:sz w:val="24"/>
          <w:szCs w:val="24"/>
        </w:rPr>
        <w:t>Applied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3</w:t>
      </w:r>
      <w:r w:rsidRPr="009A3634">
        <w:rPr>
          <w:rFonts w:ascii="Times New Roman" w:hAnsi="Times New Roman" w:cs="Times New Roman"/>
          <w:noProof/>
          <w:sz w:val="24"/>
          <w:szCs w:val="24"/>
        </w:rPr>
        <w:t>, 47–63.</w:t>
      </w:r>
    </w:p>
    <w:p w14:paraId="6D499467"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 J.-Q., Song, M., Li, M., &amp; Zhang, W.-B. (2009). Planning for bus rapid transit in single dedicated bus lane.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11), 76–82.</w:t>
      </w:r>
    </w:p>
    <w:p w14:paraId="3ACF185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R., Pendyala, R., &amp; Polzin, S. (1997). Assessment of intermodal transfer penalties using stated preference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1607), 74–80.</w:t>
      </w:r>
    </w:p>
    <w:p w14:paraId="35E5DB9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533), 78–90.</w:t>
      </w:r>
    </w:p>
    <w:p w14:paraId="4E25C76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Miller, H. J., &amp; Goodchild, M. F. (2015). Data-driven geography. </w:t>
      </w:r>
      <w:r w:rsidRPr="009A3634">
        <w:rPr>
          <w:rFonts w:ascii="Times New Roman" w:hAnsi="Times New Roman" w:cs="Times New Roman"/>
          <w:i/>
          <w:iCs/>
          <w:noProof/>
          <w:sz w:val="24"/>
          <w:szCs w:val="24"/>
        </w:rPr>
        <w:t>GeoJourn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80</w:t>
      </w:r>
      <w:r w:rsidRPr="009A3634">
        <w:rPr>
          <w:rFonts w:ascii="Times New Roman" w:hAnsi="Times New Roman" w:cs="Times New Roman"/>
          <w:noProof/>
          <w:sz w:val="24"/>
          <w:szCs w:val="24"/>
        </w:rPr>
        <w:t>(4), 449–461.</w:t>
      </w:r>
    </w:p>
    <w:p w14:paraId="1A5ED5C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4). Optimal combinations of selected tactics for public-transport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8</w:t>
      </w:r>
      <w:r w:rsidRPr="009A3634">
        <w:rPr>
          <w:rFonts w:ascii="Times New Roman" w:hAnsi="Times New Roman" w:cs="Times New Roman"/>
          <w:noProof/>
          <w:sz w:val="24"/>
          <w:szCs w:val="24"/>
        </w:rPr>
        <w:t>, 491–504.</w:t>
      </w:r>
    </w:p>
    <w:p w14:paraId="433C8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5). Improved reliability of public transportation using real-time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0</w:t>
      </w:r>
      <w:r w:rsidRPr="009A3634">
        <w:rPr>
          <w:rFonts w:ascii="Times New Roman" w:hAnsi="Times New Roman" w:cs="Times New Roman"/>
          <w:noProof/>
          <w:sz w:val="24"/>
          <w:szCs w:val="24"/>
        </w:rPr>
        <w:t>, 525–539.</w:t>
      </w:r>
    </w:p>
    <w:p w14:paraId="036338A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 &amp; Liu, T. (2015). A robust, tactic-based, real-time framework for public-transport transfer synchronization.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w:t>
      </w:r>
      <w:r w:rsidRPr="009A3634">
        <w:rPr>
          <w:rFonts w:ascii="Times New Roman" w:hAnsi="Times New Roman" w:cs="Times New Roman"/>
          <w:noProof/>
          <w:sz w:val="24"/>
          <w:szCs w:val="24"/>
        </w:rPr>
        <w:t>, 246–268.</w:t>
      </w:r>
    </w:p>
    <w:p w14:paraId="10804D7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sidRPr="009A3634">
        <w:rPr>
          <w:rFonts w:ascii="Times New Roman" w:hAnsi="Times New Roman" w:cs="Times New Roman"/>
          <w:i/>
          <w:iCs/>
          <w:noProof/>
          <w:sz w:val="24"/>
          <w:szCs w:val="24"/>
        </w:rPr>
        <w:t>IEEE Transactions on Intelligent Transportatio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7</w:t>
      </w:r>
      <w:r w:rsidRPr="009A3634">
        <w:rPr>
          <w:rFonts w:ascii="Times New Roman" w:hAnsi="Times New Roman" w:cs="Times New Roman"/>
          <w:noProof/>
          <w:sz w:val="24"/>
          <w:szCs w:val="24"/>
        </w:rPr>
        <w:t>(11), 3220–3229.</w:t>
      </w:r>
    </w:p>
    <w:p w14:paraId="25285A9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a, A. A., &amp; Hassold, S. (2014). </w:t>
      </w:r>
      <w:r w:rsidRPr="009A3634">
        <w:rPr>
          <w:rFonts w:ascii="Times New Roman" w:hAnsi="Times New Roman" w:cs="Times New Roman"/>
          <w:i/>
          <w:iCs/>
          <w:noProof/>
          <w:sz w:val="24"/>
          <w:szCs w:val="24"/>
        </w:rPr>
        <w:t>Optimal holding and skip-stop/segment tactics for public-transport transfer synchronization</w:t>
      </w:r>
      <w:r w:rsidRPr="009A3634">
        <w:rPr>
          <w:rFonts w:ascii="Times New Roman" w:hAnsi="Times New Roman" w:cs="Times New Roman"/>
          <w:noProof/>
          <w:sz w:val="24"/>
          <w:szCs w:val="24"/>
        </w:rPr>
        <w:t>.</w:t>
      </w:r>
    </w:p>
    <w:p w14:paraId="182851F0"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w:t>
      </w:r>
      <w:r w:rsidRPr="009A3634">
        <w:rPr>
          <w:rFonts w:ascii="Times New Roman" w:hAnsi="Times New Roman" w:cs="Times New Roman"/>
          <w:noProof/>
          <w:sz w:val="24"/>
          <w:szCs w:val="24"/>
        </w:rPr>
        <w:t>, 391–401.</w:t>
      </w:r>
    </w:p>
    <w:p w14:paraId="5DDC1A0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Planning, C. T., &amp; Transportation, U. S. D. of. (1997). </w:t>
      </w:r>
      <w:r w:rsidRPr="009A3634">
        <w:rPr>
          <w:rFonts w:ascii="Times New Roman" w:hAnsi="Times New Roman" w:cs="Times New Roman"/>
          <w:i/>
          <w:iCs/>
          <w:noProof/>
          <w:sz w:val="24"/>
          <w:szCs w:val="24"/>
        </w:rPr>
        <w:t>Transfer penalties in urban mode choice modeling</w:t>
      </w:r>
      <w:r w:rsidRPr="009A3634">
        <w:rPr>
          <w:rFonts w:ascii="Times New Roman" w:hAnsi="Times New Roman" w:cs="Times New Roman"/>
          <w:noProof/>
          <w:sz w:val="24"/>
          <w:szCs w:val="24"/>
        </w:rPr>
        <w:t>. US Dept. of Transportation.</w:t>
      </w:r>
    </w:p>
    <w:p w14:paraId="5FE0A24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Ren, F., &amp; Yao, L. (2007). Evaluation of passenger transfer efficiency of an urban public transportation terminal. In </w:t>
      </w:r>
      <w:r w:rsidRPr="009A3634">
        <w:rPr>
          <w:rFonts w:ascii="Times New Roman" w:hAnsi="Times New Roman" w:cs="Times New Roman"/>
          <w:i/>
          <w:iCs/>
          <w:noProof/>
          <w:sz w:val="24"/>
          <w:szCs w:val="24"/>
        </w:rPr>
        <w:t>IEEE Conference on Intelligent Transportation Systems, Proceedings, ITSC</w:t>
      </w:r>
      <w:r w:rsidRPr="009A3634">
        <w:rPr>
          <w:rFonts w:ascii="Times New Roman" w:hAnsi="Times New Roman" w:cs="Times New Roman"/>
          <w:noProof/>
          <w:sz w:val="24"/>
          <w:szCs w:val="24"/>
        </w:rPr>
        <w:t xml:space="preserve"> (pp. 436–441). IEEE. https://doi.org/10.1109/ITSC.2007.4357762</w:t>
      </w:r>
    </w:p>
    <w:p w14:paraId="47BEDF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9A3634">
        <w:rPr>
          <w:rFonts w:ascii="Times New Roman" w:hAnsi="Times New Roman" w:cs="Times New Roman"/>
          <w:i/>
          <w:iCs/>
          <w:noProof/>
          <w:sz w:val="24"/>
          <w:szCs w:val="24"/>
        </w:rPr>
        <w:t>Journal of Urban Planning and Development</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36</w:t>
      </w:r>
      <w:r w:rsidRPr="009A3634">
        <w:rPr>
          <w:rFonts w:ascii="Times New Roman" w:hAnsi="Times New Roman" w:cs="Times New Roman"/>
          <w:noProof/>
          <w:sz w:val="24"/>
          <w:szCs w:val="24"/>
        </w:rPr>
        <w:t xml:space="preserve">(4), 314–319. </w:t>
      </w:r>
      <w:r w:rsidRPr="009A3634">
        <w:rPr>
          <w:rFonts w:ascii="Times New Roman" w:hAnsi="Times New Roman" w:cs="Times New Roman"/>
          <w:noProof/>
          <w:sz w:val="24"/>
          <w:szCs w:val="24"/>
        </w:rPr>
        <w:lastRenderedPageBreak/>
        <w:t>https://doi.org/10.1061/(ASCE)UP.1943-5444.0000028</w:t>
      </w:r>
    </w:p>
    <w:p w14:paraId="009E886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Transit Wiki. (2019). Automated passenger counter. Retrieved February 10, 2019, from https://www.transitwiki.org/TransitWiki/index.php/Automated_passenger_counter</w:t>
      </w:r>
    </w:p>
    <w:p w14:paraId="5CE3F2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Walker, J. (2012). </w:t>
      </w:r>
      <w:r w:rsidRPr="009A3634">
        <w:rPr>
          <w:rFonts w:ascii="Times New Roman" w:hAnsi="Times New Roman" w:cs="Times New Roman"/>
          <w:i/>
          <w:iCs/>
          <w:noProof/>
          <w:sz w:val="24"/>
          <w:szCs w:val="24"/>
        </w:rPr>
        <w:t>Human transit: How clearer thinking about public transit can enrich our communities and our lives</w:t>
      </w:r>
      <w:r w:rsidRPr="009A3634">
        <w:rPr>
          <w:rFonts w:ascii="Times New Roman" w:hAnsi="Times New Roman" w:cs="Times New Roman"/>
          <w:noProof/>
          <w:sz w:val="24"/>
          <w:szCs w:val="24"/>
        </w:rPr>
        <w:t>. Island Press.</w:t>
      </w:r>
    </w:p>
    <w:p w14:paraId="2FD31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Wardman, M. (1998). A review of British evidence on the valuations of time and service quality.</w:t>
      </w:r>
    </w:p>
    <w:p w14:paraId="4F758841"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rPr>
      </w:pPr>
      <w:r w:rsidRPr="009A3634">
        <w:rPr>
          <w:rFonts w:ascii="Times New Roman" w:hAnsi="Times New Roman" w:cs="Times New Roman"/>
          <w:noProof/>
          <w:sz w:val="24"/>
          <w:szCs w:val="24"/>
        </w:rPr>
        <w:t xml:space="preserve">Wardman, M., Hine, J., &amp; Stradling, S. (2001). Interchange and Travel Choice Volume 2. </w:t>
      </w:r>
      <w:r w:rsidRPr="009A3634">
        <w:rPr>
          <w:rFonts w:ascii="Times New Roman" w:hAnsi="Times New Roman" w:cs="Times New Roman"/>
          <w:i/>
          <w:iCs/>
          <w:noProof/>
          <w:sz w:val="24"/>
          <w:szCs w:val="24"/>
        </w:rPr>
        <w:t>Scottish Executive Central Research Unit</w:t>
      </w:r>
      <w:r w:rsidRPr="009A3634">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19-09-16T17:09:00Z" w:initials="LL">
    <w:p w14:paraId="5786864B" w14:textId="77777777" w:rsidR="001C7D73" w:rsidRDefault="001C7D73" w:rsidP="001A19D6">
      <w:pPr>
        <w:pStyle w:val="CommentText"/>
      </w:pPr>
      <w:r>
        <w:rPr>
          <w:rStyle w:val="CommentReference"/>
        </w:rPr>
        <w:annotationRef/>
      </w:r>
      <w:r>
        <w:t xml:space="preserve">I think we need to talk about the tense in the literature review part since I went back-and-forth about whether I should use past or present tense. </w:t>
      </w:r>
    </w:p>
    <w:p w14:paraId="0D2607DF" w14:textId="77777777" w:rsidR="001C7D73" w:rsidRDefault="001C7D73" w:rsidP="001A19D6">
      <w:pPr>
        <w:pStyle w:val="CommentText"/>
      </w:pPr>
    </w:p>
    <w:p w14:paraId="653D4748" w14:textId="77777777" w:rsidR="001C7D73" w:rsidRDefault="001C7D73" w:rsidP="001A19D6">
      <w:pPr>
        <w:pStyle w:val="CommentText"/>
      </w:pPr>
      <w:r>
        <w:t xml:space="preserve">Most sources I looked up on the internet says that for APA the literature review should be in past tense (one article says that APA is an exception (to use past tense) among the other formats to use present tense for literature review), </w:t>
      </w:r>
    </w:p>
    <w:p w14:paraId="296BD3D6" w14:textId="77777777" w:rsidR="001C7D73" w:rsidRDefault="001C7D73" w:rsidP="001A19D6">
      <w:pPr>
        <w:pStyle w:val="CommentText"/>
      </w:pPr>
    </w:p>
    <w:p w14:paraId="005376B5" w14:textId="595E0AE8" w:rsidR="001C7D73" w:rsidRDefault="001C7D73" w:rsidP="001A19D6">
      <w:pPr>
        <w:pStyle w:val="CommentText"/>
      </w:pPr>
      <w:r>
        <w:t>However, I clearly remembered that you pointed out in the RTI paper that we should use present tense since the finding is still effective till we are referring to that now. I quote, “</w:t>
      </w:r>
      <w:r w:rsidRPr="001A19D6">
        <w:rPr>
          <w:i/>
          <w:u w:val="single"/>
        </w:rPr>
        <w:t>you are referring to a research paper that still exists; therefore, you use present not past tense</w:t>
      </w:r>
      <w:r w:rsidRPr="001A19D6">
        <w:rPr>
          <w:u w:val="single"/>
        </w:rPr>
        <w:t>.</w:t>
      </w:r>
      <w:r>
        <w:t>”. The commented sentence is “</w:t>
      </w:r>
      <w:r w:rsidRPr="001A19D6">
        <w:rPr>
          <w:u w:val="single"/>
        </w:rPr>
        <w:t xml:space="preserve">Brakewood and Watkins (2018) systematically </w:t>
      </w:r>
      <w:r w:rsidRPr="001A19D6">
        <w:rPr>
          <w:b/>
          <w:u w:val="single"/>
        </w:rPr>
        <w:t>review</w:t>
      </w:r>
      <w:r w:rsidRPr="001A19D6">
        <w:rPr>
          <w:u w:val="single"/>
        </w:rPr>
        <w:t xml:space="preserve"> and </w:t>
      </w:r>
      <w:r w:rsidRPr="001A19D6">
        <w:rPr>
          <w:b/>
          <w:u w:val="single"/>
        </w:rPr>
        <w:t>categorize</w:t>
      </w:r>
      <w:r w:rsidRPr="001A19D6">
        <w:rPr>
          <w:u w:val="single"/>
        </w:rPr>
        <w:t xml:space="preserve"> most research studying.”</w:t>
      </w:r>
    </w:p>
    <w:p w14:paraId="4BC9F301" w14:textId="77777777" w:rsidR="001C7D73" w:rsidRDefault="001C7D73" w:rsidP="001A19D6">
      <w:pPr>
        <w:pStyle w:val="CommentText"/>
      </w:pPr>
    </w:p>
    <w:p w14:paraId="79699326" w14:textId="4B1B4E0A" w:rsidR="001C7D73" w:rsidRDefault="001C7D73" w:rsidP="001A19D6">
      <w:pPr>
        <w:pStyle w:val="CommentText"/>
      </w:pPr>
      <w:r>
        <w:t>Are “find/found”, “investigate/investigated”, and other “action” verb also included in this genre?</w:t>
      </w:r>
    </w:p>
    <w:p w14:paraId="28EBBC45" w14:textId="76A268BF" w:rsidR="001C7D73" w:rsidRDefault="001C7D73">
      <w:pPr>
        <w:pStyle w:val="CommentText"/>
      </w:pPr>
    </w:p>
    <w:p w14:paraId="4F9964BE" w14:textId="718DBD1B" w:rsidR="001C7D73" w:rsidRDefault="001C7D73">
      <w:pPr>
        <w:pStyle w:val="CommentText"/>
      </w:pPr>
      <w:r>
        <w:t xml:space="preserve">One of my source: </w:t>
      </w:r>
      <w:hyperlink r:id="rId1" w:history="1">
        <w:r>
          <w:rPr>
            <w:rStyle w:val="Hyperlink"/>
          </w:rPr>
          <w:t>https://www.theclassroom.com/apa-style-recommend-using-present-tense-2072.html</w:t>
        </w:r>
      </w:hyperlink>
    </w:p>
    <w:p w14:paraId="659CAF17" w14:textId="46F5EFFA" w:rsidR="001C7D73" w:rsidRDefault="001C7D73">
      <w:pPr>
        <w:pStyle w:val="CommentText"/>
      </w:pPr>
    </w:p>
    <w:p w14:paraId="640435DD" w14:textId="77777777" w:rsidR="001C7D73" w:rsidRDefault="001C7D73">
      <w:pPr>
        <w:pStyle w:val="CommentText"/>
      </w:pPr>
    </w:p>
  </w:comment>
  <w:comment w:id="1" w:author="Liu, Luyu" w:date="2019-09-16T17:48:00Z" w:initials="LL">
    <w:p w14:paraId="10935CA5" w14:textId="3E5334EE" w:rsidR="001C7D73" w:rsidRDefault="001C7D73">
      <w:pPr>
        <w:pStyle w:val="CommentText"/>
      </w:pPr>
      <w:r>
        <w:rPr>
          <w:rStyle w:val="CommentReference"/>
        </w:rPr>
        <w:annotationRef/>
      </w:r>
      <w:r>
        <w:t>Again, you can see I am being inconsistent with myself. I changed the present to past tense.</w:t>
      </w:r>
    </w:p>
  </w:comment>
  <w:comment w:id="6" w:author="Luyu Liu" w:date="2019-09-14T15:13:00Z" w:initials="LL">
    <w:p w14:paraId="38D43401" w14:textId="0FD9D31A" w:rsidR="001C7D73" w:rsidRDefault="001C7D73">
      <w:pPr>
        <w:pStyle w:val="CommentText"/>
      </w:pPr>
      <w:r>
        <w:rPr>
          <w:rStyle w:val="CommentReference"/>
        </w:rPr>
        <w:annotationRef/>
      </w:r>
      <w:r>
        <w:t>This one is extra good. I think I will keep it.</w:t>
      </w:r>
    </w:p>
  </w:comment>
  <w:comment w:id="7" w:author="Luyu Liu" w:date="2019-09-14T15:17:00Z" w:initials="LL">
    <w:p w14:paraId="7A2479EF" w14:textId="3006875C" w:rsidR="001C7D73" w:rsidRDefault="001C7D73">
      <w:pPr>
        <w:pStyle w:val="CommentText"/>
      </w:pPr>
      <w:r>
        <w:rPr>
          <w:rStyle w:val="CommentReference"/>
        </w:rPr>
        <w:annotationRef/>
      </w:r>
      <w:r>
        <w:t>Although kind of cliché. So many people abused it since 1966. Try searching the good the bad and the ugly in Google scholar and you’ll be surprised. Still, I will keep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0435DD" w15:done="0"/>
  <w15:commentEx w15:paraId="10935CA5" w15:done="0"/>
  <w15:commentEx w15:paraId="38D43401" w15:done="0"/>
  <w15:commentEx w15:paraId="7A2479EF" w15:paraIdParent="38D434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0435DD" w16cid:durableId="2142E027"/>
  <w16cid:commentId w16cid:paraId="10935CA5" w16cid:durableId="2142E028"/>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E02346" w14:textId="77777777" w:rsidR="008363E7" w:rsidRDefault="008363E7" w:rsidP="00491109">
      <w:pPr>
        <w:spacing w:after="0" w:line="240" w:lineRule="auto"/>
      </w:pPr>
      <w:r>
        <w:separator/>
      </w:r>
    </w:p>
  </w:endnote>
  <w:endnote w:type="continuationSeparator" w:id="0">
    <w:p w14:paraId="18E103A8" w14:textId="77777777" w:rsidR="008363E7" w:rsidRDefault="008363E7"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89A6F2" w14:textId="77777777" w:rsidR="008363E7" w:rsidRDefault="008363E7" w:rsidP="00491109">
      <w:pPr>
        <w:spacing w:after="0" w:line="240" w:lineRule="auto"/>
      </w:pPr>
      <w:r>
        <w:separator/>
      </w:r>
    </w:p>
  </w:footnote>
  <w:footnote w:type="continuationSeparator" w:id="0">
    <w:p w14:paraId="55FBC53F" w14:textId="77777777" w:rsidR="008363E7" w:rsidRDefault="008363E7" w:rsidP="00491109">
      <w:pPr>
        <w:spacing w:after="0" w:line="240" w:lineRule="auto"/>
      </w:pPr>
      <w:r>
        <w:continuationSeparator/>
      </w:r>
    </w:p>
  </w:footnote>
  <w:footnote w:id="1">
    <w:p w14:paraId="221015B9" w14:textId="77777777" w:rsidR="001C7D73" w:rsidRDefault="001C7D73" w:rsidP="00491109">
      <w:pPr>
        <w:pStyle w:val="Footer"/>
        <w:rPr>
          <w:sz w:val="18"/>
        </w:rPr>
      </w:pPr>
      <w:r w:rsidRPr="00CE0389">
        <w:rPr>
          <w:rStyle w:val="FootnoteReference"/>
        </w:rPr>
        <w:t>*</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5E1E2429" w14:textId="77777777" w:rsidR="001C7D73" w:rsidRDefault="001C7D73"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6F6"/>
    <w:rsid w:val="00007D0A"/>
    <w:rsid w:val="0001285C"/>
    <w:rsid w:val="00012CCF"/>
    <w:rsid w:val="000160C9"/>
    <w:rsid w:val="000173B4"/>
    <w:rsid w:val="00020E6E"/>
    <w:rsid w:val="00020EE8"/>
    <w:rsid w:val="00025604"/>
    <w:rsid w:val="00027383"/>
    <w:rsid w:val="000314CB"/>
    <w:rsid w:val="0003684A"/>
    <w:rsid w:val="000432C2"/>
    <w:rsid w:val="000432D6"/>
    <w:rsid w:val="00044234"/>
    <w:rsid w:val="00044528"/>
    <w:rsid w:val="00051663"/>
    <w:rsid w:val="00054CF9"/>
    <w:rsid w:val="0005679C"/>
    <w:rsid w:val="00060006"/>
    <w:rsid w:val="00060139"/>
    <w:rsid w:val="00066878"/>
    <w:rsid w:val="00073D1F"/>
    <w:rsid w:val="000829EC"/>
    <w:rsid w:val="00083253"/>
    <w:rsid w:val="00090499"/>
    <w:rsid w:val="0009498F"/>
    <w:rsid w:val="000A1251"/>
    <w:rsid w:val="000A3416"/>
    <w:rsid w:val="000A7901"/>
    <w:rsid w:val="000B4311"/>
    <w:rsid w:val="000B5297"/>
    <w:rsid w:val="000D1429"/>
    <w:rsid w:val="000E31F0"/>
    <w:rsid w:val="000F2F58"/>
    <w:rsid w:val="000F6EE0"/>
    <w:rsid w:val="000F75F6"/>
    <w:rsid w:val="00102C46"/>
    <w:rsid w:val="00106441"/>
    <w:rsid w:val="00110835"/>
    <w:rsid w:val="00122804"/>
    <w:rsid w:val="00137203"/>
    <w:rsid w:val="001402EB"/>
    <w:rsid w:val="00140349"/>
    <w:rsid w:val="0014344D"/>
    <w:rsid w:val="001460DE"/>
    <w:rsid w:val="00147139"/>
    <w:rsid w:val="00147B9C"/>
    <w:rsid w:val="0016016F"/>
    <w:rsid w:val="00162E19"/>
    <w:rsid w:val="00165261"/>
    <w:rsid w:val="001716DE"/>
    <w:rsid w:val="00171F17"/>
    <w:rsid w:val="00177107"/>
    <w:rsid w:val="00180A03"/>
    <w:rsid w:val="00191015"/>
    <w:rsid w:val="0019318E"/>
    <w:rsid w:val="00195D23"/>
    <w:rsid w:val="001A19D6"/>
    <w:rsid w:val="001B353C"/>
    <w:rsid w:val="001B7FD9"/>
    <w:rsid w:val="001C3C4B"/>
    <w:rsid w:val="001C3E5F"/>
    <w:rsid w:val="001C5D7C"/>
    <w:rsid w:val="001C7402"/>
    <w:rsid w:val="001C7CFD"/>
    <w:rsid w:val="001C7D73"/>
    <w:rsid w:val="001D271A"/>
    <w:rsid w:val="001D50EA"/>
    <w:rsid w:val="001D6B08"/>
    <w:rsid w:val="001E2934"/>
    <w:rsid w:val="001F369C"/>
    <w:rsid w:val="00201149"/>
    <w:rsid w:val="00210A6D"/>
    <w:rsid w:val="00212DF1"/>
    <w:rsid w:val="00213852"/>
    <w:rsid w:val="002206A3"/>
    <w:rsid w:val="002227E9"/>
    <w:rsid w:val="00226FEF"/>
    <w:rsid w:val="00227FAE"/>
    <w:rsid w:val="00231898"/>
    <w:rsid w:val="00243B34"/>
    <w:rsid w:val="00244F2B"/>
    <w:rsid w:val="00247565"/>
    <w:rsid w:val="00252F70"/>
    <w:rsid w:val="00255D0B"/>
    <w:rsid w:val="002637A9"/>
    <w:rsid w:val="00271F0F"/>
    <w:rsid w:val="0027552E"/>
    <w:rsid w:val="00285491"/>
    <w:rsid w:val="002862FA"/>
    <w:rsid w:val="00291A50"/>
    <w:rsid w:val="00292A81"/>
    <w:rsid w:val="002A02F6"/>
    <w:rsid w:val="002A1333"/>
    <w:rsid w:val="002A2652"/>
    <w:rsid w:val="002A288D"/>
    <w:rsid w:val="002A3B4D"/>
    <w:rsid w:val="002A3C21"/>
    <w:rsid w:val="002A437F"/>
    <w:rsid w:val="002B2F62"/>
    <w:rsid w:val="002B6676"/>
    <w:rsid w:val="002C4120"/>
    <w:rsid w:val="002C6465"/>
    <w:rsid w:val="002D0271"/>
    <w:rsid w:val="002D3620"/>
    <w:rsid w:val="002D650B"/>
    <w:rsid w:val="002D6A14"/>
    <w:rsid w:val="002E2EEE"/>
    <w:rsid w:val="002F0890"/>
    <w:rsid w:val="002F2237"/>
    <w:rsid w:val="002F5E04"/>
    <w:rsid w:val="002F6FC7"/>
    <w:rsid w:val="002F7194"/>
    <w:rsid w:val="00306A7A"/>
    <w:rsid w:val="003155D2"/>
    <w:rsid w:val="00315813"/>
    <w:rsid w:val="00320E90"/>
    <w:rsid w:val="00326289"/>
    <w:rsid w:val="00327ACC"/>
    <w:rsid w:val="003477BB"/>
    <w:rsid w:val="00350DD2"/>
    <w:rsid w:val="00352D33"/>
    <w:rsid w:val="00353D07"/>
    <w:rsid w:val="00357E31"/>
    <w:rsid w:val="0036174A"/>
    <w:rsid w:val="00361813"/>
    <w:rsid w:val="00366CAB"/>
    <w:rsid w:val="003706EE"/>
    <w:rsid w:val="00372DF8"/>
    <w:rsid w:val="0037699F"/>
    <w:rsid w:val="003816A2"/>
    <w:rsid w:val="00382312"/>
    <w:rsid w:val="00391233"/>
    <w:rsid w:val="00391E36"/>
    <w:rsid w:val="00391F8C"/>
    <w:rsid w:val="00393809"/>
    <w:rsid w:val="003A25E3"/>
    <w:rsid w:val="003A31FB"/>
    <w:rsid w:val="003A33CD"/>
    <w:rsid w:val="003A4266"/>
    <w:rsid w:val="003B0CDB"/>
    <w:rsid w:val="003C700A"/>
    <w:rsid w:val="003D2880"/>
    <w:rsid w:val="003D536A"/>
    <w:rsid w:val="003D68E2"/>
    <w:rsid w:val="003E4675"/>
    <w:rsid w:val="003E69FA"/>
    <w:rsid w:val="003F507F"/>
    <w:rsid w:val="003F5491"/>
    <w:rsid w:val="003F636D"/>
    <w:rsid w:val="003F7E66"/>
    <w:rsid w:val="00416912"/>
    <w:rsid w:val="00417FB8"/>
    <w:rsid w:val="004204CE"/>
    <w:rsid w:val="00430E2C"/>
    <w:rsid w:val="00431424"/>
    <w:rsid w:val="00432862"/>
    <w:rsid w:val="004336CD"/>
    <w:rsid w:val="00444A8E"/>
    <w:rsid w:val="0044586E"/>
    <w:rsid w:val="004521CF"/>
    <w:rsid w:val="00452363"/>
    <w:rsid w:val="0045276C"/>
    <w:rsid w:val="0045294D"/>
    <w:rsid w:val="0046248B"/>
    <w:rsid w:val="004652DA"/>
    <w:rsid w:val="00472A88"/>
    <w:rsid w:val="00473EB9"/>
    <w:rsid w:val="00477FBA"/>
    <w:rsid w:val="00480DB5"/>
    <w:rsid w:val="0048485F"/>
    <w:rsid w:val="00491109"/>
    <w:rsid w:val="00497227"/>
    <w:rsid w:val="004A69BE"/>
    <w:rsid w:val="004A6BDB"/>
    <w:rsid w:val="004B128D"/>
    <w:rsid w:val="004B5818"/>
    <w:rsid w:val="004B5947"/>
    <w:rsid w:val="004C0F86"/>
    <w:rsid w:val="004C3C43"/>
    <w:rsid w:val="004C5541"/>
    <w:rsid w:val="004C6E4E"/>
    <w:rsid w:val="004C7134"/>
    <w:rsid w:val="004D436F"/>
    <w:rsid w:val="004E1BBB"/>
    <w:rsid w:val="004E216B"/>
    <w:rsid w:val="004E29CA"/>
    <w:rsid w:val="004E5439"/>
    <w:rsid w:val="004F597B"/>
    <w:rsid w:val="004F7277"/>
    <w:rsid w:val="005001C6"/>
    <w:rsid w:val="0050213F"/>
    <w:rsid w:val="005060E0"/>
    <w:rsid w:val="005065B2"/>
    <w:rsid w:val="00511CC7"/>
    <w:rsid w:val="00513250"/>
    <w:rsid w:val="0051744E"/>
    <w:rsid w:val="00521DBD"/>
    <w:rsid w:val="00537810"/>
    <w:rsid w:val="00542F21"/>
    <w:rsid w:val="00544F9C"/>
    <w:rsid w:val="00547D24"/>
    <w:rsid w:val="00551745"/>
    <w:rsid w:val="005566A1"/>
    <w:rsid w:val="005612B6"/>
    <w:rsid w:val="00573633"/>
    <w:rsid w:val="00576480"/>
    <w:rsid w:val="005904FB"/>
    <w:rsid w:val="00591EC6"/>
    <w:rsid w:val="00596D0C"/>
    <w:rsid w:val="005A008E"/>
    <w:rsid w:val="005A0B05"/>
    <w:rsid w:val="005A3D83"/>
    <w:rsid w:val="005B44A0"/>
    <w:rsid w:val="005B5EC7"/>
    <w:rsid w:val="005C10C1"/>
    <w:rsid w:val="005C247B"/>
    <w:rsid w:val="005D5F09"/>
    <w:rsid w:val="005D716C"/>
    <w:rsid w:val="005E2458"/>
    <w:rsid w:val="005E4C90"/>
    <w:rsid w:val="005E55E3"/>
    <w:rsid w:val="005E6E46"/>
    <w:rsid w:val="006029F5"/>
    <w:rsid w:val="006058CF"/>
    <w:rsid w:val="0061064E"/>
    <w:rsid w:val="00611554"/>
    <w:rsid w:val="00612C75"/>
    <w:rsid w:val="00613BB2"/>
    <w:rsid w:val="0062737A"/>
    <w:rsid w:val="00627943"/>
    <w:rsid w:val="00633C3B"/>
    <w:rsid w:val="00636DD3"/>
    <w:rsid w:val="00637433"/>
    <w:rsid w:val="0064001C"/>
    <w:rsid w:val="006470DC"/>
    <w:rsid w:val="00653EEA"/>
    <w:rsid w:val="006557CF"/>
    <w:rsid w:val="00664047"/>
    <w:rsid w:val="00672AAC"/>
    <w:rsid w:val="0069432C"/>
    <w:rsid w:val="00695342"/>
    <w:rsid w:val="006A47F4"/>
    <w:rsid w:val="006A5644"/>
    <w:rsid w:val="006A5BD9"/>
    <w:rsid w:val="006B6338"/>
    <w:rsid w:val="006B7A0F"/>
    <w:rsid w:val="006D15F2"/>
    <w:rsid w:val="006E55F8"/>
    <w:rsid w:val="006E7486"/>
    <w:rsid w:val="006F4087"/>
    <w:rsid w:val="006F722C"/>
    <w:rsid w:val="007009F8"/>
    <w:rsid w:val="0070254D"/>
    <w:rsid w:val="00713465"/>
    <w:rsid w:val="00713AF0"/>
    <w:rsid w:val="00722546"/>
    <w:rsid w:val="00725C1C"/>
    <w:rsid w:val="007418B7"/>
    <w:rsid w:val="007450D9"/>
    <w:rsid w:val="00760E1D"/>
    <w:rsid w:val="00762DC7"/>
    <w:rsid w:val="007712B2"/>
    <w:rsid w:val="007717B7"/>
    <w:rsid w:val="007847AC"/>
    <w:rsid w:val="00785A85"/>
    <w:rsid w:val="00792827"/>
    <w:rsid w:val="007929D8"/>
    <w:rsid w:val="00796403"/>
    <w:rsid w:val="007972AF"/>
    <w:rsid w:val="007A17F0"/>
    <w:rsid w:val="007A5860"/>
    <w:rsid w:val="007B000E"/>
    <w:rsid w:val="007B10B4"/>
    <w:rsid w:val="007B4F28"/>
    <w:rsid w:val="007C5F03"/>
    <w:rsid w:val="007E1486"/>
    <w:rsid w:val="007E5689"/>
    <w:rsid w:val="007F3CD5"/>
    <w:rsid w:val="007F5341"/>
    <w:rsid w:val="007F7D33"/>
    <w:rsid w:val="00810943"/>
    <w:rsid w:val="008141DA"/>
    <w:rsid w:val="008144BF"/>
    <w:rsid w:val="008174DB"/>
    <w:rsid w:val="008243D9"/>
    <w:rsid w:val="00825B5C"/>
    <w:rsid w:val="008345E7"/>
    <w:rsid w:val="00835A97"/>
    <w:rsid w:val="008363E7"/>
    <w:rsid w:val="00841013"/>
    <w:rsid w:val="00844950"/>
    <w:rsid w:val="008570B5"/>
    <w:rsid w:val="00862190"/>
    <w:rsid w:val="00866338"/>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F796D"/>
    <w:rsid w:val="00901341"/>
    <w:rsid w:val="0090604C"/>
    <w:rsid w:val="00907E90"/>
    <w:rsid w:val="0093017D"/>
    <w:rsid w:val="009316ED"/>
    <w:rsid w:val="0093588A"/>
    <w:rsid w:val="0094217E"/>
    <w:rsid w:val="00944153"/>
    <w:rsid w:val="00955A21"/>
    <w:rsid w:val="009568F2"/>
    <w:rsid w:val="009578C7"/>
    <w:rsid w:val="009637FE"/>
    <w:rsid w:val="0096524C"/>
    <w:rsid w:val="00967995"/>
    <w:rsid w:val="009703A5"/>
    <w:rsid w:val="009946DE"/>
    <w:rsid w:val="009A3634"/>
    <w:rsid w:val="009A4F28"/>
    <w:rsid w:val="009A5FBF"/>
    <w:rsid w:val="009C05A6"/>
    <w:rsid w:val="009C1B71"/>
    <w:rsid w:val="009C26A6"/>
    <w:rsid w:val="009C4200"/>
    <w:rsid w:val="009D104A"/>
    <w:rsid w:val="009D2E59"/>
    <w:rsid w:val="009D5AFF"/>
    <w:rsid w:val="009D6E9B"/>
    <w:rsid w:val="009D718A"/>
    <w:rsid w:val="009E0D57"/>
    <w:rsid w:val="009E1647"/>
    <w:rsid w:val="009E2C4A"/>
    <w:rsid w:val="009E2D3B"/>
    <w:rsid w:val="009F3635"/>
    <w:rsid w:val="009F461C"/>
    <w:rsid w:val="00A02956"/>
    <w:rsid w:val="00A07C9B"/>
    <w:rsid w:val="00A1480C"/>
    <w:rsid w:val="00A15661"/>
    <w:rsid w:val="00A247CB"/>
    <w:rsid w:val="00A250CA"/>
    <w:rsid w:val="00A27817"/>
    <w:rsid w:val="00A320E2"/>
    <w:rsid w:val="00A36DEF"/>
    <w:rsid w:val="00A41306"/>
    <w:rsid w:val="00A44D75"/>
    <w:rsid w:val="00A44DB0"/>
    <w:rsid w:val="00A45F7A"/>
    <w:rsid w:val="00A472A2"/>
    <w:rsid w:val="00A52740"/>
    <w:rsid w:val="00A563CC"/>
    <w:rsid w:val="00A65C22"/>
    <w:rsid w:val="00A70BE7"/>
    <w:rsid w:val="00A81AC1"/>
    <w:rsid w:val="00A84EB0"/>
    <w:rsid w:val="00A856E7"/>
    <w:rsid w:val="00A87E72"/>
    <w:rsid w:val="00A93D64"/>
    <w:rsid w:val="00AA1116"/>
    <w:rsid w:val="00AA2B22"/>
    <w:rsid w:val="00AA6E76"/>
    <w:rsid w:val="00AB06B7"/>
    <w:rsid w:val="00AB36DC"/>
    <w:rsid w:val="00AB3E44"/>
    <w:rsid w:val="00AB596C"/>
    <w:rsid w:val="00AC1265"/>
    <w:rsid w:val="00AC57AE"/>
    <w:rsid w:val="00AC5CC1"/>
    <w:rsid w:val="00AD4EC7"/>
    <w:rsid w:val="00AD59F3"/>
    <w:rsid w:val="00AD66C6"/>
    <w:rsid w:val="00AE271D"/>
    <w:rsid w:val="00AE6DCC"/>
    <w:rsid w:val="00AF1CCE"/>
    <w:rsid w:val="00AF2754"/>
    <w:rsid w:val="00AF3919"/>
    <w:rsid w:val="00B01FE7"/>
    <w:rsid w:val="00B05DA5"/>
    <w:rsid w:val="00B10836"/>
    <w:rsid w:val="00B1197D"/>
    <w:rsid w:val="00B132C5"/>
    <w:rsid w:val="00B169B7"/>
    <w:rsid w:val="00B2329C"/>
    <w:rsid w:val="00B257BE"/>
    <w:rsid w:val="00B31BB6"/>
    <w:rsid w:val="00B427F1"/>
    <w:rsid w:val="00B53162"/>
    <w:rsid w:val="00B53413"/>
    <w:rsid w:val="00B60398"/>
    <w:rsid w:val="00B66BD0"/>
    <w:rsid w:val="00B74C48"/>
    <w:rsid w:val="00B76F29"/>
    <w:rsid w:val="00B86D99"/>
    <w:rsid w:val="00B91863"/>
    <w:rsid w:val="00B95DD2"/>
    <w:rsid w:val="00BA1744"/>
    <w:rsid w:val="00BA7F8C"/>
    <w:rsid w:val="00BB19B6"/>
    <w:rsid w:val="00BB22E1"/>
    <w:rsid w:val="00BB32B0"/>
    <w:rsid w:val="00BC07B9"/>
    <w:rsid w:val="00BC0D9A"/>
    <w:rsid w:val="00BC649E"/>
    <w:rsid w:val="00BD36AB"/>
    <w:rsid w:val="00BD5C25"/>
    <w:rsid w:val="00BD79A8"/>
    <w:rsid w:val="00BE0CF2"/>
    <w:rsid w:val="00BE2D3F"/>
    <w:rsid w:val="00BE3230"/>
    <w:rsid w:val="00BE48BA"/>
    <w:rsid w:val="00BE708E"/>
    <w:rsid w:val="00BF3154"/>
    <w:rsid w:val="00C04ADB"/>
    <w:rsid w:val="00C073AB"/>
    <w:rsid w:val="00C130B1"/>
    <w:rsid w:val="00C13946"/>
    <w:rsid w:val="00C17E21"/>
    <w:rsid w:val="00C2365A"/>
    <w:rsid w:val="00C27EF1"/>
    <w:rsid w:val="00C3043C"/>
    <w:rsid w:val="00C344B6"/>
    <w:rsid w:val="00C34D92"/>
    <w:rsid w:val="00C41A20"/>
    <w:rsid w:val="00C43F58"/>
    <w:rsid w:val="00C442D5"/>
    <w:rsid w:val="00C44A32"/>
    <w:rsid w:val="00C45CD0"/>
    <w:rsid w:val="00C50311"/>
    <w:rsid w:val="00C5103D"/>
    <w:rsid w:val="00C533F3"/>
    <w:rsid w:val="00C53F98"/>
    <w:rsid w:val="00C56CA3"/>
    <w:rsid w:val="00C611DB"/>
    <w:rsid w:val="00C6452A"/>
    <w:rsid w:val="00C71854"/>
    <w:rsid w:val="00C72906"/>
    <w:rsid w:val="00C77847"/>
    <w:rsid w:val="00C8090A"/>
    <w:rsid w:val="00C80DB3"/>
    <w:rsid w:val="00C91A63"/>
    <w:rsid w:val="00C9225F"/>
    <w:rsid w:val="00C96D68"/>
    <w:rsid w:val="00CA1941"/>
    <w:rsid w:val="00CA7A07"/>
    <w:rsid w:val="00CB0BBA"/>
    <w:rsid w:val="00CB5BB1"/>
    <w:rsid w:val="00CC4CB4"/>
    <w:rsid w:val="00CC6315"/>
    <w:rsid w:val="00CC63AF"/>
    <w:rsid w:val="00CC63C1"/>
    <w:rsid w:val="00CD0A08"/>
    <w:rsid w:val="00CD172D"/>
    <w:rsid w:val="00CE0389"/>
    <w:rsid w:val="00CE1D23"/>
    <w:rsid w:val="00CE4ABD"/>
    <w:rsid w:val="00CE623C"/>
    <w:rsid w:val="00CF0043"/>
    <w:rsid w:val="00CF2F0F"/>
    <w:rsid w:val="00D0093D"/>
    <w:rsid w:val="00D0135A"/>
    <w:rsid w:val="00D0472F"/>
    <w:rsid w:val="00D07DA3"/>
    <w:rsid w:val="00D13DF5"/>
    <w:rsid w:val="00D14C3D"/>
    <w:rsid w:val="00D22F0D"/>
    <w:rsid w:val="00D261DA"/>
    <w:rsid w:val="00D30E67"/>
    <w:rsid w:val="00D44295"/>
    <w:rsid w:val="00D44B0A"/>
    <w:rsid w:val="00D46DC2"/>
    <w:rsid w:val="00D5271F"/>
    <w:rsid w:val="00D53349"/>
    <w:rsid w:val="00D574E9"/>
    <w:rsid w:val="00D601B9"/>
    <w:rsid w:val="00D645BB"/>
    <w:rsid w:val="00D7087B"/>
    <w:rsid w:val="00D736FF"/>
    <w:rsid w:val="00D84C7E"/>
    <w:rsid w:val="00D865EB"/>
    <w:rsid w:val="00D86B9D"/>
    <w:rsid w:val="00D91453"/>
    <w:rsid w:val="00DA022C"/>
    <w:rsid w:val="00DA3081"/>
    <w:rsid w:val="00DA7E3E"/>
    <w:rsid w:val="00DA7F9A"/>
    <w:rsid w:val="00DB162D"/>
    <w:rsid w:val="00DB56FB"/>
    <w:rsid w:val="00DC5A96"/>
    <w:rsid w:val="00DC63E1"/>
    <w:rsid w:val="00DC7754"/>
    <w:rsid w:val="00DD750E"/>
    <w:rsid w:val="00DE630A"/>
    <w:rsid w:val="00DE6C80"/>
    <w:rsid w:val="00DE7BF3"/>
    <w:rsid w:val="00DF188E"/>
    <w:rsid w:val="00DF222A"/>
    <w:rsid w:val="00DF5E3D"/>
    <w:rsid w:val="00E02949"/>
    <w:rsid w:val="00E07817"/>
    <w:rsid w:val="00E11859"/>
    <w:rsid w:val="00E142F9"/>
    <w:rsid w:val="00E15D87"/>
    <w:rsid w:val="00E21BE6"/>
    <w:rsid w:val="00E22DA2"/>
    <w:rsid w:val="00E23B3D"/>
    <w:rsid w:val="00E27A4C"/>
    <w:rsid w:val="00E30BF7"/>
    <w:rsid w:val="00E402D3"/>
    <w:rsid w:val="00E419B3"/>
    <w:rsid w:val="00E47677"/>
    <w:rsid w:val="00E61140"/>
    <w:rsid w:val="00E66DC6"/>
    <w:rsid w:val="00E728CC"/>
    <w:rsid w:val="00E735FF"/>
    <w:rsid w:val="00E73B7E"/>
    <w:rsid w:val="00E73CE1"/>
    <w:rsid w:val="00E8237A"/>
    <w:rsid w:val="00E82E20"/>
    <w:rsid w:val="00E916A9"/>
    <w:rsid w:val="00E9570C"/>
    <w:rsid w:val="00EA6DE5"/>
    <w:rsid w:val="00EB3462"/>
    <w:rsid w:val="00EB36E9"/>
    <w:rsid w:val="00EB5A7E"/>
    <w:rsid w:val="00EC1384"/>
    <w:rsid w:val="00EC6FFD"/>
    <w:rsid w:val="00ED0F49"/>
    <w:rsid w:val="00EE312A"/>
    <w:rsid w:val="00EE48E5"/>
    <w:rsid w:val="00EF3679"/>
    <w:rsid w:val="00F00249"/>
    <w:rsid w:val="00F145D6"/>
    <w:rsid w:val="00F15D4C"/>
    <w:rsid w:val="00F17C4A"/>
    <w:rsid w:val="00F2122B"/>
    <w:rsid w:val="00F23C3E"/>
    <w:rsid w:val="00F24C26"/>
    <w:rsid w:val="00F32C97"/>
    <w:rsid w:val="00F37AE6"/>
    <w:rsid w:val="00F440AF"/>
    <w:rsid w:val="00F46FDC"/>
    <w:rsid w:val="00F510D6"/>
    <w:rsid w:val="00F5671C"/>
    <w:rsid w:val="00F63977"/>
    <w:rsid w:val="00F657CD"/>
    <w:rsid w:val="00F719D0"/>
    <w:rsid w:val="00F7253F"/>
    <w:rsid w:val="00F745EE"/>
    <w:rsid w:val="00F75DE6"/>
    <w:rsid w:val="00F76B38"/>
    <w:rsid w:val="00F813BD"/>
    <w:rsid w:val="00F851B8"/>
    <w:rsid w:val="00F91B00"/>
    <w:rsid w:val="00FA4651"/>
    <w:rsid w:val="00FB6085"/>
    <w:rsid w:val="00FB680F"/>
    <w:rsid w:val="00FC0581"/>
    <w:rsid w:val="00FC445C"/>
    <w:rsid w:val="00FD1AFF"/>
    <w:rsid w:val="00FD368C"/>
    <w:rsid w:val="00FE182C"/>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heclassroom.com/apa-style-recommend-using-present-tense-2072.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chart" Target="charts/chart4.xml"/><Relationship Id="rId26"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3.xml"/><Relationship Id="rId25"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6.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7.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6.xml"/><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chart" Target="charts/chart5.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fontTable" Target="fontTable.xml"/><Relationship Id="rId30" Type="http://schemas.microsoft.com/office/2016/09/relationships/commentsIds" Target="commentsIds.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Luyu\academic\GhostBus\doc\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iu.6544\Documents\GitHub\transfer\doc\GTF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transfer\doc\GTF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ll_descriptive!$Q$1</c:f>
              <c:strCache>
                <c:ptCount val="1"/>
                <c:pt idx="0">
                  <c:v>validation_ratio</c:v>
                </c:pt>
              </c:strCache>
            </c:strRef>
          </c:tx>
          <c:spPr>
            <a:ln w="28575" cap="rnd">
              <a:solidFill>
                <a:schemeClr val="accent1"/>
              </a:solidFill>
              <a:round/>
            </a:ln>
            <a:effectLst/>
          </c:spPr>
          <c:marker>
            <c:symbol val="none"/>
          </c:marker>
          <c:cat>
            <c:numRef>
              <c:f>all_descriptive!$B$2:$B$365</c:f>
              <c:numCache>
                <c:formatCode>m/d/yyyy</c:formatCode>
                <c:ptCount val="364"/>
                <c:pt idx="0">
                  <c:v>43227</c:v>
                </c:pt>
                <c:pt idx="1">
                  <c:v>43228</c:v>
                </c:pt>
                <c:pt idx="2">
                  <c:v>43229</c:v>
                </c:pt>
                <c:pt idx="3">
                  <c:v>43230</c:v>
                </c:pt>
                <c:pt idx="4">
                  <c:v>43231</c:v>
                </c:pt>
                <c:pt idx="5">
                  <c:v>43232</c:v>
                </c:pt>
                <c:pt idx="6">
                  <c:v>43233</c:v>
                </c:pt>
                <c:pt idx="7">
                  <c:v>43234</c:v>
                </c:pt>
                <c:pt idx="8">
                  <c:v>43235</c:v>
                </c:pt>
                <c:pt idx="9">
                  <c:v>43236</c:v>
                </c:pt>
                <c:pt idx="10">
                  <c:v>43237</c:v>
                </c:pt>
                <c:pt idx="11">
                  <c:v>43238</c:v>
                </c:pt>
                <c:pt idx="12">
                  <c:v>43239</c:v>
                </c:pt>
                <c:pt idx="13">
                  <c:v>43240</c:v>
                </c:pt>
                <c:pt idx="14">
                  <c:v>43241</c:v>
                </c:pt>
                <c:pt idx="15">
                  <c:v>43242</c:v>
                </c:pt>
                <c:pt idx="16">
                  <c:v>43243</c:v>
                </c:pt>
                <c:pt idx="17">
                  <c:v>43244</c:v>
                </c:pt>
                <c:pt idx="18">
                  <c:v>43245</c:v>
                </c:pt>
                <c:pt idx="19">
                  <c:v>43246</c:v>
                </c:pt>
                <c:pt idx="20">
                  <c:v>43247</c:v>
                </c:pt>
                <c:pt idx="21">
                  <c:v>43248</c:v>
                </c:pt>
                <c:pt idx="22">
                  <c:v>43249</c:v>
                </c:pt>
                <c:pt idx="23">
                  <c:v>43250</c:v>
                </c:pt>
                <c:pt idx="24">
                  <c:v>43251</c:v>
                </c:pt>
                <c:pt idx="25">
                  <c:v>43252</c:v>
                </c:pt>
                <c:pt idx="26">
                  <c:v>43253</c:v>
                </c:pt>
                <c:pt idx="27">
                  <c:v>43254</c:v>
                </c:pt>
                <c:pt idx="28">
                  <c:v>43255</c:v>
                </c:pt>
                <c:pt idx="29">
                  <c:v>43256</c:v>
                </c:pt>
                <c:pt idx="30">
                  <c:v>43257</c:v>
                </c:pt>
                <c:pt idx="31">
                  <c:v>43258</c:v>
                </c:pt>
                <c:pt idx="32">
                  <c:v>43259</c:v>
                </c:pt>
                <c:pt idx="33">
                  <c:v>43260</c:v>
                </c:pt>
                <c:pt idx="34">
                  <c:v>43261</c:v>
                </c:pt>
                <c:pt idx="35">
                  <c:v>43262</c:v>
                </c:pt>
                <c:pt idx="36">
                  <c:v>43263</c:v>
                </c:pt>
                <c:pt idx="37">
                  <c:v>43264</c:v>
                </c:pt>
                <c:pt idx="38">
                  <c:v>43265</c:v>
                </c:pt>
                <c:pt idx="39">
                  <c:v>43266</c:v>
                </c:pt>
                <c:pt idx="40">
                  <c:v>43267</c:v>
                </c:pt>
                <c:pt idx="41">
                  <c:v>43268</c:v>
                </c:pt>
                <c:pt idx="42">
                  <c:v>43269</c:v>
                </c:pt>
                <c:pt idx="43">
                  <c:v>43270</c:v>
                </c:pt>
                <c:pt idx="44">
                  <c:v>43271</c:v>
                </c:pt>
                <c:pt idx="45">
                  <c:v>43272</c:v>
                </c:pt>
                <c:pt idx="46">
                  <c:v>43273</c:v>
                </c:pt>
                <c:pt idx="47">
                  <c:v>43274</c:v>
                </c:pt>
                <c:pt idx="48">
                  <c:v>43275</c:v>
                </c:pt>
                <c:pt idx="49">
                  <c:v>43276</c:v>
                </c:pt>
                <c:pt idx="50">
                  <c:v>43277</c:v>
                </c:pt>
                <c:pt idx="51">
                  <c:v>43278</c:v>
                </c:pt>
                <c:pt idx="52">
                  <c:v>43279</c:v>
                </c:pt>
                <c:pt idx="53">
                  <c:v>43280</c:v>
                </c:pt>
                <c:pt idx="54">
                  <c:v>43281</c:v>
                </c:pt>
                <c:pt idx="55">
                  <c:v>43282</c:v>
                </c:pt>
                <c:pt idx="56">
                  <c:v>43283</c:v>
                </c:pt>
                <c:pt idx="57">
                  <c:v>43284</c:v>
                </c:pt>
                <c:pt idx="58">
                  <c:v>43285</c:v>
                </c:pt>
                <c:pt idx="59">
                  <c:v>43286</c:v>
                </c:pt>
                <c:pt idx="60">
                  <c:v>43287</c:v>
                </c:pt>
                <c:pt idx="61">
                  <c:v>43288</c:v>
                </c:pt>
                <c:pt idx="62">
                  <c:v>43289</c:v>
                </c:pt>
                <c:pt idx="63">
                  <c:v>43290</c:v>
                </c:pt>
                <c:pt idx="64">
                  <c:v>43291</c:v>
                </c:pt>
                <c:pt idx="65">
                  <c:v>43292</c:v>
                </c:pt>
                <c:pt idx="66">
                  <c:v>43293</c:v>
                </c:pt>
                <c:pt idx="67">
                  <c:v>43294</c:v>
                </c:pt>
                <c:pt idx="68">
                  <c:v>43295</c:v>
                </c:pt>
                <c:pt idx="69">
                  <c:v>43296</c:v>
                </c:pt>
                <c:pt idx="70">
                  <c:v>43297</c:v>
                </c:pt>
                <c:pt idx="71">
                  <c:v>43298</c:v>
                </c:pt>
                <c:pt idx="72">
                  <c:v>43299</c:v>
                </c:pt>
                <c:pt idx="73">
                  <c:v>43300</c:v>
                </c:pt>
                <c:pt idx="74">
                  <c:v>43301</c:v>
                </c:pt>
                <c:pt idx="75">
                  <c:v>43302</c:v>
                </c:pt>
                <c:pt idx="76">
                  <c:v>43303</c:v>
                </c:pt>
                <c:pt idx="77">
                  <c:v>43304</c:v>
                </c:pt>
                <c:pt idx="78">
                  <c:v>43305</c:v>
                </c:pt>
                <c:pt idx="79">
                  <c:v>43306</c:v>
                </c:pt>
                <c:pt idx="80">
                  <c:v>43307</c:v>
                </c:pt>
                <c:pt idx="81">
                  <c:v>43308</c:v>
                </c:pt>
                <c:pt idx="82">
                  <c:v>43309</c:v>
                </c:pt>
                <c:pt idx="83">
                  <c:v>43310</c:v>
                </c:pt>
                <c:pt idx="84">
                  <c:v>43311</c:v>
                </c:pt>
                <c:pt idx="85">
                  <c:v>43312</c:v>
                </c:pt>
                <c:pt idx="86">
                  <c:v>43313</c:v>
                </c:pt>
                <c:pt idx="87">
                  <c:v>43314</c:v>
                </c:pt>
                <c:pt idx="88">
                  <c:v>43315</c:v>
                </c:pt>
                <c:pt idx="89">
                  <c:v>43316</c:v>
                </c:pt>
                <c:pt idx="90">
                  <c:v>43317</c:v>
                </c:pt>
                <c:pt idx="91">
                  <c:v>43318</c:v>
                </c:pt>
                <c:pt idx="92">
                  <c:v>43319</c:v>
                </c:pt>
                <c:pt idx="93">
                  <c:v>43320</c:v>
                </c:pt>
                <c:pt idx="94">
                  <c:v>43321</c:v>
                </c:pt>
                <c:pt idx="95">
                  <c:v>43322</c:v>
                </c:pt>
                <c:pt idx="96">
                  <c:v>43323</c:v>
                </c:pt>
                <c:pt idx="97">
                  <c:v>43324</c:v>
                </c:pt>
                <c:pt idx="98">
                  <c:v>43325</c:v>
                </c:pt>
                <c:pt idx="99">
                  <c:v>43326</c:v>
                </c:pt>
                <c:pt idx="100">
                  <c:v>43327</c:v>
                </c:pt>
                <c:pt idx="101">
                  <c:v>43328</c:v>
                </c:pt>
                <c:pt idx="102">
                  <c:v>43329</c:v>
                </c:pt>
                <c:pt idx="103">
                  <c:v>43330</c:v>
                </c:pt>
                <c:pt idx="104">
                  <c:v>43331</c:v>
                </c:pt>
                <c:pt idx="105">
                  <c:v>43332</c:v>
                </c:pt>
                <c:pt idx="106">
                  <c:v>43333</c:v>
                </c:pt>
                <c:pt idx="107">
                  <c:v>43334</c:v>
                </c:pt>
                <c:pt idx="108">
                  <c:v>43335</c:v>
                </c:pt>
                <c:pt idx="109">
                  <c:v>43336</c:v>
                </c:pt>
                <c:pt idx="110">
                  <c:v>43337</c:v>
                </c:pt>
                <c:pt idx="111">
                  <c:v>43338</c:v>
                </c:pt>
                <c:pt idx="112">
                  <c:v>43339</c:v>
                </c:pt>
                <c:pt idx="113">
                  <c:v>43340</c:v>
                </c:pt>
                <c:pt idx="114">
                  <c:v>43341</c:v>
                </c:pt>
                <c:pt idx="115">
                  <c:v>43342</c:v>
                </c:pt>
                <c:pt idx="116">
                  <c:v>43343</c:v>
                </c:pt>
                <c:pt idx="117">
                  <c:v>43344</c:v>
                </c:pt>
                <c:pt idx="118">
                  <c:v>43345</c:v>
                </c:pt>
                <c:pt idx="119">
                  <c:v>43346</c:v>
                </c:pt>
                <c:pt idx="120">
                  <c:v>43347</c:v>
                </c:pt>
                <c:pt idx="121">
                  <c:v>43348</c:v>
                </c:pt>
                <c:pt idx="122">
                  <c:v>43349</c:v>
                </c:pt>
                <c:pt idx="123">
                  <c:v>43350</c:v>
                </c:pt>
                <c:pt idx="124">
                  <c:v>43351</c:v>
                </c:pt>
                <c:pt idx="125">
                  <c:v>43352</c:v>
                </c:pt>
                <c:pt idx="126">
                  <c:v>43353</c:v>
                </c:pt>
                <c:pt idx="127">
                  <c:v>43354</c:v>
                </c:pt>
                <c:pt idx="128">
                  <c:v>43355</c:v>
                </c:pt>
                <c:pt idx="129">
                  <c:v>43356</c:v>
                </c:pt>
                <c:pt idx="130">
                  <c:v>43357</c:v>
                </c:pt>
                <c:pt idx="131">
                  <c:v>43358</c:v>
                </c:pt>
                <c:pt idx="132">
                  <c:v>43359</c:v>
                </c:pt>
                <c:pt idx="133">
                  <c:v>43360</c:v>
                </c:pt>
                <c:pt idx="134">
                  <c:v>43361</c:v>
                </c:pt>
                <c:pt idx="135">
                  <c:v>43362</c:v>
                </c:pt>
                <c:pt idx="136">
                  <c:v>43363</c:v>
                </c:pt>
                <c:pt idx="137">
                  <c:v>43364</c:v>
                </c:pt>
                <c:pt idx="138">
                  <c:v>43365</c:v>
                </c:pt>
                <c:pt idx="139">
                  <c:v>43366</c:v>
                </c:pt>
                <c:pt idx="140">
                  <c:v>43367</c:v>
                </c:pt>
                <c:pt idx="141">
                  <c:v>43368</c:v>
                </c:pt>
                <c:pt idx="142">
                  <c:v>43369</c:v>
                </c:pt>
                <c:pt idx="143">
                  <c:v>43370</c:v>
                </c:pt>
                <c:pt idx="144">
                  <c:v>43371</c:v>
                </c:pt>
                <c:pt idx="145">
                  <c:v>43372</c:v>
                </c:pt>
                <c:pt idx="146">
                  <c:v>43373</c:v>
                </c:pt>
                <c:pt idx="147">
                  <c:v>43374</c:v>
                </c:pt>
                <c:pt idx="148">
                  <c:v>43375</c:v>
                </c:pt>
                <c:pt idx="149">
                  <c:v>43376</c:v>
                </c:pt>
                <c:pt idx="150">
                  <c:v>43377</c:v>
                </c:pt>
                <c:pt idx="151">
                  <c:v>43378</c:v>
                </c:pt>
                <c:pt idx="152">
                  <c:v>43379</c:v>
                </c:pt>
                <c:pt idx="153">
                  <c:v>43380</c:v>
                </c:pt>
                <c:pt idx="154">
                  <c:v>43381</c:v>
                </c:pt>
                <c:pt idx="155">
                  <c:v>43382</c:v>
                </c:pt>
                <c:pt idx="156">
                  <c:v>43383</c:v>
                </c:pt>
                <c:pt idx="157">
                  <c:v>43384</c:v>
                </c:pt>
                <c:pt idx="158">
                  <c:v>43385</c:v>
                </c:pt>
                <c:pt idx="159">
                  <c:v>43386</c:v>
                </c:pt>
                <c:pt idx="160">
                  <c:v>43387</c:v>
                </c:pt>
                <c:pt idx="161">
                  <c:v>43388</c:v>
                </c:pt>
                <c:pt idx="162">
                  <c:v>43389</c:v>
                </c:pt>
                <c:pt idx="163">
                  <c:v>43390</c:v>
                </c:pt>
                <c:pt idx="164">
                  <c:v>43391</c:v>
                </c:pt>
                <c:pt idx="165">
                  <c:v>43392</c:v>
                </c:pt>
                <c:pt idx="166">
                  <c:v>43393</c:v>
                </c:pt>
                <c:pt idx="167">
                  <c:v>43394</c:v>
                </c:pt>
                <c:pt idx="168">
                  <c:v>43395</c:v>
                </c:pt>
                <c:pt idx="169">
                  <c:v>43396</c:v>
                </c:pt>
                <c:pt idx="170">
                  <c:v>43397</c:v>
                </c:pt>
                <c:pt idx="171">
                  <c:v>43398</c:v>
                </c:pt>
                <c:pt idx="172">
                  <c:v>43399</c:v>
                </c:pt>
                <c:pt idx="173">
                  <c:v>43400</c:v>
                </c:pt>
                <c:pt idx="174">
                  <c:v>43401</c:v>
                </c:pt>
                <c:pt idx="175">
                  <c:v>43402</c:v>
                </c:pt>
                <c:pt idx="176">
                  <c:v>43403</c:v>
                </c:pt>
                <c:pt idx="177">
                  <c:v>43404</c:v>
                </c:pt>
                <c:pt idx="178">
                  <c:v>43405</c:v>
                </c:pt>
                <c:pt idx="179">
                  <c:v>43406</c:v>
                </c:pt>
                <c:pt idx="180">
                  <c:v>43407</c:v>
                </c:pt>
                <c:pt idx="181">
                  <c:v>43408</c:v>
                </c:pt>
                <c:pt idx="182">
                  <c:v>43409</c:v>
                </c:pt>
                <c:pt idx="183">
                  <c:v>43410</c:v>
                </c:pt>
                <c:pt idx="184">
                  <c:v>43411</c:v>
                </c:pt>
                <c:pt idx="185">
                  <c:v>43412</c:v>
                </c:pt>
                <c:pt idx="186">
                  <c:v>43413</c:v>
                </c:pt>
                <c:pt idx="187">
                  <c:v>43414</c:v>
                </c:pt>
                <c:pt idx="188">
                  <c:v>43415</c:v>
                </c:pt>
                <c:pt idx="189">
                  <c:v>43416</c:v>
                </c:pt>
                <c:pt idx="190">
                  <c:v>43417</c:v>
                </c:pt>
                <c:pt idx="191">
                  <c:v>43418</c:v>
                </c:pt>
                <c:pt idx="192">
                  <c:v>43419</c:v>
                </c:pt>
                <c:pt idx="193">
                  <c:v>43420</c:v>
                </c:pt>
                <c:pt idx="194">
                  <c:v>43421</c:v>
                </c:pt>
                <c:pt idx="195">
                  <c:v>43422</c:v>
                </c:pt>
                <c:pt idx="196">
                  <c:v>43423</c:v>
                </c:pt>
                <c:pt idx="197">
                  <c:v>43424</c:v>
                </c:pt>
                <c:pt idx="198">
                  <c:v>43425</c:v>
                </c:pt>
                <c:pt idx="199">
                  <c:v>43426</c:v>
                </c:pt>
                <c:pt idx="200">
                  <c:v>43427</c:v>
                </c:pt>
                <c:pt idx="201">
                  <c:v>43428</c:v>
                </c:pt>
                <c:pt idx="202">
                  <c:v>43429</c:v>
                </c:pt>
                <c:pt idx="203">
                  <c:v>43430</c:v>
                </c:pt>
                <c:pt idx="204">
                  <c:v>43431</c:v>
                </c:pt>
                <c:pt idx="205">
                  <c:v>43432</c:v>
                </c:pt>
                <c:pt idx="206">
                  <c:v>43433</c:v>
                </c:pt>
                <c:pt idx="207">
                  <c:v>43434</c:v>
                </c:pt>
                <c:pt idx="208">
                  <c:v>43435</c:v>
                </c:pt>
                <c:pt idx="209">
                  <c:v>43436</c:v>
                </c:pt>
                <c:pt idx="210">
                  <c:v>43437</c:v>
                </c:pt>
                <c:pt idx="211">
                  <c:v>43438</c:v>
                </c:pt>
                <c:pt idx="212">
                  <c:v>43439</c:v>
                </c:pt>
                <c:pt idx="213">
                  <c:v>43440</c:v>
                </c:pt>
                <c:pt idx="214">
                  <c:v>43441</c:v>
                </c:pt>
                <c:pt idx="215">
                  <c:v>43442</c:v>
                </c:pt>
                <c:pt idx="216">
                  <c:v>43443</c:v>
                </c:pt>
                <c:pt idx="217">
                  <c:v>43444</c:v>
                </c:pt>
                <c:pt idx="218">
                  <c:v>43445</c:v>
                </c:pt>
                <c:pt idx="219">
                  <c:v>43446</c:v>
                </c:pt>
                <c:pt idx="220">
                  <c:v>43447</c:v>
                </c:pt>
                <c:pt idx="221">
                  <c:v>43448</c:v>
                </c:pt>
                <c:pt idx="222">
                  <c:v>43449</c:v>
                </c:pt>
                <c:pt idx="223">
                  <c:v>43450</c:v>
                </c:pt>
                <c:pt idx="224">
                  <c:v>43451</c:v>
                </c:pt>
                <c:pt idx="225">
                  <c:v>43452</c:v>
                </c:pt>
                <c:pt idx="226">
                  <c:v>43453</c:v>
                </c:pt>
                <c:pt idx="227">
                  <c:v>43454</c:v>
                </c:pt>
                <c:pt idx="228">
                  <c:v>43455</c:v>
                </c:pt>
                <c:pt idx="229">
                  <c:v>43456</c:v>
                </c:pt>
                <c:pt idx="230">
                  <c:v>43457</c:v>
                </c:pt>
                <c:pt idx="231">
                  <c:v>43458</c:v>
                </c:pt>
                <c:pt idx="232">
                  <c:v>43459</c:v>
                </c:pt>
                <c:pt idx="233">
                  <c:v>43460</c:v>
                </c:pt>
                <c:pt idx="234">
                  <c:v>43461</c:v>
                </c:pt>
                <c:pt idx="235">
                  <c:v>43462</c:v>
                </c:pt>
                <c:pt idx="236">
                  <c:v>43463</c:v>
                </c:pt>
                <c:pt idx="237">
                  <c:v>43464</c:v>
                </c:pt>
                <c:pt idx="238">
                  <c:v>43465</c:v>
                </c:pt>
                <c:pt idx="239">
                  <c:v>43466</c:v>
                </c:pt>
                <c:pt idx="240">
                  <c:v>43467</c:v>
                </c:pt>
                <c:pt idx="241">
                  <c:v>43468</c:v>
                </c:pt>
                <c:pt idx="242">
                  <c:v>43469</c:v>
                </c:pt>
                <c:pt idx="243">
                  <c:v>43470</c:v>
                </c:pt>
                <c:pt idx="244">
                  <c:v>43471</c:v>
                </c:pt>
                <c:pt idx="245">
                  <c:v>43472</c:v>
                </c:pt>
                <c:pt idx="246">
                  <c:v>43473</c:v>
                </c:pt>
                <c:pt idx="247">
                  <c:v>43474</c:v>
                </c:pt>
                <c:pt idx="248">
                  <c:v>43475</c:v>
                </c:pt>
                <c:pt idx="249">
                  <c:v>43476</c:v>
                </c:pt>
                <c:pt idx="250">
                  <c:v>43477</c:v>
                </c:pt>
                <c:pt idx="251">
                  <c:v>43478</c:v>
                </c:pt>
                <c:pt idx="252">
                  <c:v>43479</c:v>
                </c:pt>
                <c:pt idx="253">
                  <c:v>43480</c:v>
                </c:pt>
                <c:pt idx="254">
                  <c:v>43481</c:v>
                </c:pt>
                <c:pt idx="255">
                  <c:v>43482</c:v>
                </c:pt>
                <c:pt idx="256">
                  <c:v>43483</c:v>
                </c:pt>
                <c:pt idx="257">
                  <c:v>43484</c:v>
                </c:pt>
                <c:pt idx="258">
                  <c:v>43485</c:v>
                </c:pt>
                <c:pt idx="259">
                  <c:v>43486</c:v>
                </c:pt>
                <c:pt idx="260">
                  <c:v>43487</c:v>
                </c:pt>
                <c:pt idx="261">
                  <c:v>43488</c:v>
                </c:pt>
                <c:pt idx="262">
                  <c:v>43489</c:v>
                </c:pt>
                <c:pt idx="263">
                  <c:v>43490</c:v>
                </c:pt>
                <c:pt idx="264">
                  <c:v>43491</c:v>
                </c:pt>
                <c:pt idx="265">
                  <c:v>43492</c:v>
                </c:pt>
                <c:pt idx="266">
                  <c:v>43493</c:v>
                </c:pt>
                <c:pt idx="267">
                  <c:v>43494</c:v>
                </c:pt>
                <c:pt idx="268">
                  <c:v>43495</c:v>
                </c:pt>
                <c:pt idx="269">
                  <c:v>43496</c:v>
                </c:pt>
                <c:pt idx="270">
                  <c:v>43497</c:v>
                </c:pt>
                <c:pt idx="271">
                  <c:v>43498</c:v>
                </c:pt>
                <c:pt idx="272">
                  <c:v>43499</c:v>
                </c:pt>
                <c:pt idx="273">
                  <c:v>43500</c:v>
                </c:pt>
                <c:pt idx="274">
                  <c:v>43501</c:v>
                </c:pt>
                <c:pt idx="275">
                  <c:v>43502</c:v>
                </c:pt>
                <c:pt idx="276">
                  <c:v>43503</c:v>
                </c:pt>
                <c:pt idx="277">
                  <c:v>43504</c:v>
                </c:pt>
                <c:pt idx="278">
                  <c:v>43505</c:v>
                </c:pt>
                <c:pt idx="279">
                  <c:v>43506</c:v>
                </c:pt>
                <c:pt idx="280">
                  <c:v>43507</c:v>
                </c:pt>
                <c:pt idx="281">
                  <c:v>43508</c:v>
                </c:pt>
                <c:pt idx="282">
                  <c:v>43509</c:v>
                </c:pt>
                <c:pt idx="283">
                  <c:v>43510</c:v>
                </c:pt>
                <c:pt idx="284">
                  <c:v>43511</c:v>
                </c:pt>
                <c:pt idx="285">
                  <c:v>43512</c:v>
                </c:pt>
                <c:pt idx="286">
                  <c:v>43513</c:v>
                </c:pt>
                <c:pt idx="287">
                  <c:v>43514</c:v>
                </c:pt>
                <c:pt idx="288">
                  <c:v>43515</c:v>
                </c:pt>
                <c:pt idx="289">
                  <c:v>43516</c:v>
                </c:pt>
                <c:pt idx="290">
                  <c:v>43517</c:v>
                </c:pt>
                <c:pt idx="291">
                  <c:v>43518</c:v>
                </c:pt>
                <c:pt idx="292">
                  <c:v>43519</c:v>
                </c:pt>
                <c:pt idx="293">
                  <c:v>43520</c:v>
                </c:pt>
                <c:pt idx="294">
                  <c:v>43521</c:v>
                </c:pt>
                <c:pt idx="295">
                  <c:v>43522</c:v>
                </c:pt>
                <c:pt idx="296">
                  <c:v>43523</c:v>
                </c:pt>
                <c:pt idx="297">
                  <c:v>43524</c:v>
                </c:pt>
                <c:pt idx="298">
                  <c:v>43525</c:v>
                </c:pt>
                <c:pt idx="299">
                  <c:v>43526</c:v>
                </c:pt>
                <c:pt idx="300">
                  <c:v>43527</c:v>
                </c:pt>
                <c:pt idx="301">
                  <c:v>43528</c:v>
                </c:pt>
                <c:pt idx="302">
                  <c:v>43529</c:v>
                </c:pt>
                <c:pt idx="303">
                  <c:v>43530</c:v>
                </c:pt>
                <c:pt idx="304">
                  <c:v>43531</c:v>
                </c:pt>
                <c:pt idx="305">
                  <c:v>43532</c:v>
                </c:pt>
                <c:pt idx="306">
                  <c:v>43533</c:v>
                </c:pt>
                <c:pt idx="307">
                  <c:v>43534</c:v>
                </c:pt>
                <c:pt idx="308">
                  <c:v>43535</c:v>
                </c:pt>
                <c:pt idx="309">
                  <c:v>43536</c:v>
                </c:pt>
                <c:pt idx="310">
                  <c:v>43537</c:v>
                </c:pt>
                <c:pt idx="311">
                  <c:v>43538</c:v>
                </c:pt>
                <c:pt idx="312">
                  <c:v>43539</c:v>
                </c:pt>
                <c:pt idx="313">
                  <c:v>43540</c:v>
                </c:pt>
                <c:pt idx="314">
                  <c:v>43541</c:v>
                </c:pt>
                <c:pt idx="315">
                  <c:v>43542</c:v>
                </c:pt>
                <c:pt idx="316">
                  <c:v>43543</c:v>
                </c:pt>
                <c:pt idx="317">
                  <c:v>43544</c:v>
                </c:pt>
                <c:pt idx="318">
                  <c:v>43545</c:v>
                </c:pt>
                <c:pt idx="319">
                  <c:v>43546</c:v>
                </c:pt>
                <c:pt idx="320">
                  <c:v>43547</c:v>
                </c:pt>
                <c:pt idx="321">
                  <c:v>43548</c:v>
                </c:pt>
                <c:pt idx="322">
                  <c:v>43549</c:v>
                </c:pt>
                <c:pt idx="323">
                  <c:v>43550</c:v>
                </c:pt>
                <c:pt idx="324">
                  <c:v>43551</c:v>
                </c:pt>
                <c:pt idx="325">
                  <c:v>43552</c:v>
                </c:pt>
                <c:pt idx="326">
                  <c:v>43553</c:v>
                </c:pt>
                <c:pt idx="327">
                  <c:v>43554</c:v>
                </c:pt>
                <c:pt idx="328">
                  <c:v>43555</c:v>
                </c:pt>
                <c:pt idx="329">
                  <c:v>43556</c:v>
                </c:pt>
                <c:pt idx="330">
                  <c:v>43557</c:v>
                </c:pt>
                <c:pt idx="331">
                  <c:v>43558</c:v>
                </c:pt>
                <c:pt idx="332">
                  <c:v>43559</c:v>
                </c:pt>
                <c:pt idx="333">
                  <c:v>43560</c:v>
                </c:pt>
                <c:pt idx="334">
                  <c:v>43561</c:v>
                </c:pt>
                <c:pt idx="335">
                  <c:v>43562</c:v>
                </c:pt>
                <c:pt idx="336">
                  <c:v>43563</c:v>
                </c:pt>
                <c:pt idx="337">
                  <c:v>43564</c:v>
                </c:pt>
                <c:pt idx="338">
                  <c:v>43565</c:v>
                </c:pt>
                <c:pt idx="339">
                  <c:v>43566</c:v>
                </c:pt>
                <c:pt idx="340">
                  <c:v>43567</c:v>
                </c:pt>
                <c:pt idx="341">
                  <c:v>43568</c:v>
                </c:pt>
                <c:pt idx="342">
                  <c:v>43569</c:v>
                </c:pt>
                <c:pt idx="343">
                  <c:v>43570</c:v>
                </c:pt>
                <c:pt idx="344">
                  <c:v>43571</c:v>
                </c:pt>
                <c:pt idx="345">
                  <c:v>43572</c:v>
                </c:pt>
                <c:pt idx="346">
                  <c:v>43573</c:v>
                </c:pt>
                <c:pt idx="347">
                  <c:v>43574</c:v>
                </c:pt>
                <c:pt idx="348">
                  <c:v>43575</c:v>
                </c:pt>
                <c:pt idx="349">
                  <c:v>43576</c:v>
                </c:pt>
                <c:pt idx="350">
                  <c:v>43577</c:v>
                </c:pt>
                <c:pt idx="351">
                  <c:v>43578</c:v>
                </c:pt>
                <c:pt idx="352">
                  <c:v>43579</c:v>
                </c:pt>
                <c:pt idx="353">
                  <c:v>43580</c:v>
                </c:pt>
                <c:pt idx="354">
                  <c:v>43581</c:v>
                </c:pt>
                <c:pt idx="355">
                  <c:v>43582</c:v>
                </c:pt>
                <c:pt idx="356">
                  <c:v>43583</c:v>
                </c:pt>
                <c:pt idx="357">
                  <c:v>43584</c:v>
                </c:pt>
                <c:pt idx="358">
                  <c:v>43585</c:v>
                </c:pt>
                <c:pt idx="359">
                  <c:v>43586</c:v>
                </c:pt>
                <c:pt idx="360">
                  <c:v>43587</c:v>
                </c:pt>
                <c:pt idx="361">
                  <c:v>43588</c:v>
                </c:pt>
                <c:pt idx="362">
                  <c:v>43589</c:v>
                </c:pt>
                <c:pt idx="363">
                  <c:v>43590</c:v>
                </c:pt>
              </c:numCache>
            </c:numRef>
          </c:cat>
          <c:val>
            <c:numRef>
              <c:f>all_descriptive!$Q$2:$Q$365</c:f>
              <c:numCache>
                <c:formatCode>General</c:formatCode>
                <c:ptCount val="364"/>
                <c:pt idx="0">
                  <c:v>0.48695469902098593</c:v>
                </c:pt>
                <c:pt idx="1">
                  <c:v>0.47864676173499704</c:v>
                </c:pt>
                <c:pt idx="2">
                  <c:v>0.49259153460181826</c:v>
                </c:pt>
                <c:pt idx="3">
                  <c:v>0.45077408594617047</c:v>
                </c:pt>
                <c:pt idx="4">
                  <c:v>0.40869623118923959</c:v>
                </c:pt>
                <c:pt idx="5">
                  <c:v>0.45631885641445868</c:v>
                </c:pt>
                <c:pt idx="6">
                  <c:v>0.39086360281893456</c:v>
                </c:pt>
                <c:pt idx="7">
                  <c:v>0.46017885739516678</c:v>
                </c:pt>
                <c:pt idx="8">
                  <c:v>0.46350799254293762</c:v>
                </c:pt>
                <c:pt idx="9">
                  <c:v>0.44204607533543855</c:v>
                </c:pt>
                <c:pt idx="10">
                  <c:v>0.47041932109917278</c:v>
                </c:pt>
                <c:pt idx="11">
                  <c:v>0.45357000597490538</c:v>
                </c:pt>
                <c:pt idx="12">
                  <c:v>0.46135248422769343</c:v>
                </c:pt>
                <c:pt idx="13">
                  <c:v>0.43775727249078028</c:v>
                </c:pt>
                <c:pt idx="14">
                  <c:v>0.47204907428613874</c:v>
                </c:pt>
                <c:pt idx="15">
                  <c:v>0.46939168816636101</c:v>
                </c:pt>
                <c:pt idx="16">
                  <c:v>0.47549754039004172</c:v>
                </c:pt>
                <c:pt idx="17">
                  <c:v>0.46440975984249533</c:v>
                </c:pt>
                <c:pt idx="18">
                  <c:v>0.44066403884886751</c:v>
                </c:pt>
                <c:pt idx="19">
                  <c:v>0.46233959588798296</c:v>
                </c:pt>
                <c:pt idx="20">
                  <c:v>0.47560994299025317</c:v>
                </c:pt>
                <c:pt idx="21">
                  <c:v>0.47977903254150778</c:v>
                </c:pt>
                <c:pt idx="22">
                  <c:v>0.44382659729243212</c:v>
                </c:pt>
                <c:pt idx="23">
                  <c:v>0.45182123001977104</c:v>
                </c:pt>
                <c:pt idx="24">
                  <c:v>0.44947443050460839</c:v>
                </c:pt>
                <c:pt idx="25">
                  <c:v>0.48522419832763813</c:v>
                </c:pt>
                <c:pt idx="26">
                  <c:v>0.46166269376701413</c:v>
                </c:pt>
                <c:pt idx="27">
                  <c:v>0.44357982661324563</c:v>
                </c:pt>
                <c:pt idx="28">
                  <c:v>0.46736536521760524</c:v>
                </c:pt>
                <c:pt idx="29">
                  <c:v>0.46191039333801448</c:v>
                </c:pt>
                <c:pt idx="30">
                  <c:v>0.33080366188362281</c:v>
                </c:pt>
                <c:pt idx="31">
                  <c:v>0.43918247418225814</c:v>
                </c:pt>
                <c:pt idx="32">
                  <c:v>0.47604194777238751</c:v>
                </c:pt>
                <c:pt idx="33">
                  <c:v>0.38078276754667473</c:v>
                </c:pt>
                <c:pt idx="34">
                  <c:v>0.3648769418475431</c:v>
                </c:pt>
                <c:pt idx="35">
                  <c:v>0.41477051180458602</c:v>
                </c:pt>
                <c:pt idx="36">
                  <c:v>0.4278734338081519</c:v>
                </c:pt>
                <c:pt idx="37">
                  <c:v>0.43130687797932271</c:v>
                </c:pt>
                <c:pt idx="38">
                  <c:v>0.47304609651206553</c:v>
                </c:pt>
                <c:pt idx="39">
                  <c:v>0.44286273024702472</c:v>
                </c:pt>
                <c:pt idx="40">
                  <c:v>0.44538687408018313</c:v>
                </c:pt>
                <c:pt idx="41">
                  <c:v>0.39116888286674473</c:v>
                </c:pt>
                <c:pt idx="42">
                  <c:v>0.41581305422840253</c:v>
                </c:pt>
                <c:pt idx="43">
                  <c:v>0.42111331713753686</c:v>
                </c:pt>
                <c:pt idx="44">
                  <c:v>0.41435482769114201</c:v>
                </c:pt>
                <c:pt idx="45">
                  <c:v>0.43077328334527903</c:v>
                </c:pt>
                <c:pt idx="46">
                  <c:v>0.41444485862517799</c:v>
                </c:pt>
                <c:pt idx="47">
                  <c:v>0.40104502233770645</c:v>
                </c:pt>
                <c:pt idx="48">
                  <c:v>0.38639952171446967</c:v>
                </c:pt>
                <c:pt idx="49">
                  <c:v>0.41179662689236274</c:v>
                </c:pt>
                <c:pt idx="50">
                  <c:v>0.38203365579022674</c:v>
                </c:pt>
                <c:pt idx="51">
                  <c:v>0.41750789716073117</c:v>
                </c:pt>
                <c:pt idx="52">
                  <c:v>0.43842079329884209</c:v>
                </c:pt>
                <c:pt idx="53">
                  <c:v>0.42028399306257774</c:v>
                </c:pt>
                <c:pt idx="54">
                  <c:v>0.42958942963857449</c:v>
                </c:pt>
                <c:pt idx="55">
                  <c:v>0.36319564452736697</c:v>
                </c:pt>
                <c:pt idx="56">
                  <c:v>0.42070460170670737</c:v>
                </c:pt>
                <c:pt idx="58">
                  <c:v>0.47019608744626562</c:v>
                </c:pt>
                <c:pt idx="59">
                  <c:v>0.4143219358491495</c:v>
                </c:pt>
                <c:pt idx="60">
                  <c:v>0.40801634280510468</c:v>
                </c:pt>
                <c:pt idx="61">
                  <c:v>0.45501425487870462</c:v>
                </c:pt>
                <c:pt idx="62">
                  <c:v>0.38205087691578449</c:v>
                </c:pt>
                <c:pt idx="63">
                  <c:v>0.39972496840853339</c:v>
                </c:pt>
                <c:pt idx="64">
                  <c:v>0.75122749590834692</c:v>
                </c:pt>
                <c:pt idx="65">
                  <c:v>0.39458436724565754</c:v>
                </c:pt>
                <c:pt idx="66">
                  <c:v>0.42123832455418214</c:v>
                </c:pt>
                <c:pt idx="67">
                  <c:v>0.41761776042448817</c:v>
                </c:pt>
                <c:pt idx="68">
                  <c:v>0.41250994816200987</c:v>
                </c:pt>
                <c:pt idx="69">
                  <c:v>0.3987022461124976</c:v>
                </c:pt>
                <c:pt idx="70">
                  <c:v>0.40601583574782696</c:v>
                </c:pt>
                <c:pt idx="71">
                  <c:v>0.41505537001230447</c:v>
                </c:pt>
                <c:pt idx="72">
                  <c:v>0.42440139982282316</c:v>
                </c:pt>
                <c:pt idx="73">
                  <c:v>0.45448585477089715</c:v>
                </c:pt>
                <c:pt idx="74">
                  <c:v>0.40343792835179493</c:v>
                </c:pt>
                <c:pt idx="75">
                  <c:v>0.4243890601804271</c:v>
                </c:pt>
                <c:pt idx="76">
                  <c:v>0.40601992204417497</c:v>
                </c:pt>
                <c:pt idx="77">
                  <c:v>0.38203990578147784</c:v>
                </c:pt>
                <c:pt idx="78">
                  <c:v>0.3959074123661907</c:v>
                </c:pt>
                <c:pt idx="79">
                  <c:v>0.38603387228563646</c:v>
                </c:pt>
                <c:pt idx="80">
                  <c:v>0.44297825285661629</c:v>
                </c:pt>
                <c:pt idx="81">
                  <c:v>0.41613281657873241</c:v>
                </c:pt>
                <c:pt idx="82">
                  <c:v>0.42507845002626832</c:v>
                </c:pt>
                <c:pt idx="83">
                  <c:v>0.4092485104747261</c:v>
                </c:pt>
                <c:pt idx="84">
                  <c:v>0.37008511111385617</c:v>
                </c:pt>
                <c:pt idx="85">
                  <c:v>0.42328828436796756</c:v>
                </c:pt>
                <c:pt idx="86">
                  <c:v>0.38079694180872653</c:v>
                </c:pt>
                <c:pt idx="87">
                  <c:v>0.447288362222304</c:v>
                </c:pt>
                <c:pt idx="88">
                  <c:v>0.42189378880463324</c:v>
                </c:pt>
                <c:pt idx="89">
                  <c:v>0.42028115463504928</c:v>
                </c:pt>
                <c:pt idx="90">
                  <c:v>0.40365258179860819</c:v>
                </c:pt>
                <c:pt idx="91">
                  <c:v>0.43107158759214365</c:v>
                </c:pt>
                <c:pt idx="92">
                  <c:v>0.44377071360301873</c:v>
                </c:pt>
                <c:pt idx="93">
                  <c:v>0.45783125038860911</c:v>
                </c:pt>
                <c:pt idx="94">
                  <c:v>0.42870652516549335</c:v>
                </c:pt>
                <c:pt idx="95">
                  <c:v>0.43216080402010049</c:v>
                </c:pt>
                <c:pt idx="96">
                  <c:v>0.43138907027854428</c:v>
                </c:pt>
                <c:pt idx="97">
                  <c:v>0.4780666372395318</c:v>
                </c:pt>
                <c:pt idx="98">
                  <c:v>0.39750386569472057</c:v>
                </c:pt>
                <c:pt idx="99">
                  <c:v>0.40243339759188446</c:v>
                </c:pt>
                <c:pt idx="100">
                  <c:v>0.41851180788010933</c:v>
                </c:pt>
                <c:pt idx="101">
                  <c:v>0.40812326823004663</c:v>
                </c:pt>
                <c:pt idx="102">
                  <c:v>0.42279680866637387</c:v>
                </c:pt>
                <c:pt idx="103">
                  <c:v>0.45065035505870771</c:v>
                </c:pt>
                <c:pt idx="104">
                  <c:v>0.40281685833129433</c:v>
                </c:pt>
                <c:pt idx="105">
                  <c:v>0.42631991284229598</c:v>
                </c:pt>
                <c:pt idx="106">
                  <c:v>0.39991385145529507</c:v>
                </c:pt>
                <c:pt idx="107">
                  <c:v>0.4271355552014513</c:v>
                </c:pt>
                <c:pt idx="108">
                  <c:v>0.4375310093901027</c:v>
                </c:pt>
                <c:pt idx="109">
                  <c:v>0.40312365756366986</c:v>
                </c:pt>
                <c:pt idx="110">
                  <c:v>0.4092654571076273</c:v>
                </c:pt>
                <c:pt idx="111">
                  <c:v>0.41151338668134119</c:v>
                </c:pt>
                <c:pt idx="112">
                  <c:v>0.42886989201451342</c:v>
                </c:pt>
                <c:pt idx="113">
                  <c:v>0.4193793230091204</c:v>
                </c:pt>
                <c:pt idx="114">
                  <c:v>0.40874018645731108</c:v>
                </c:pt>
                <c:pt idx="115">
                  <c:v>0.43356532065054387</c:v>
                </c:pt>
                <c:pt idx="116">
                  <c:v>0.45573215392070865</c:v>
                </c:pt>
                <c:pt idx="117">
                  <c:v>0.46148366529368617</c:v>
                </c:pt>
                <c:pt idx="118">
                  <c:v>0.481382653373295</c:v>
                </c:pt>
                <c:pt idx="119">
                  <c:v>0.42749179116416908</c:v>
                </c:pt>
                <c:pt idx="120">
                  <c:v>0.42608118815530044</c:v>
                </c:pt>
                <c:pt idx="121">
                  <c:v>0.43327545692706959</c:v>
                </c:pt>
                <c:pt idx="122">
                  <c:v>0.44709981202201854</c:v>
                </c:pt>
                <c:pt idx="123">
                  <c:v>0.4439129773315077</c:v>
                </c:pt>
                <c:pt idx="124">
                  <c:v>0.36608841476303883</c:v>
                </c:pt>
                <c:pt idx="125">
                  <c:v>0.37274803349403707</c:v>
                </c:pt>
                <c:pt idx="126">
                  <c:v>0.4466313730147321</c:v>
                </c:pt>
                <c:pt idx="127">
                  <c:v>0.40785002123991104</c:v>
                </c:pt>
                <c:pt idx="128">
                  <c:v>0.36623727222042901</c:v>
                </c:pt>
                <c:pt idx="130">
                  <c:v>0.40396420205417743</c:v>
                </c:pt>
                <c:pt idx="131">
                  <c:v>0.40335323775455595</c:v>
                </c:pt>
                <c:pt idx="132">
                  <c:v>0.41896755073033537</c:v>
                </c:pt>
                <c:pt idx="133">
                  <c:v>0.40284354314896992</c:v>
                </c:pt>
                <c:pt idx="134">
                  <c:v>0.40656154377652748</c:v>
                </c:pt>
                <c:pt idx="135">
                  <c:v>0.40678621875575754</c:v>
                </c:pt>
                <c:pt idx="136">
                  <c:v>0.38654070602325707</c:v>
                </c:pt>
                <c:pt idx="137">
                  <c:v>0.39569920244002926</c:v>
                </c:pt>
                <c:pt idx="138">
                  <c:v>0.41125958938620832</c:v>
                </c:pt>
                <c:pt idx="139">
                  <c:v>0.41300467856523998</c:v>
                </c:pt>
                <c:pt idx="140">
                  <c:v>0.40421281108946056</c:v>
                </c:pt>
                <c:pt idx="141">
                  <c:v>0.37650862068965518</c:v>
                </c:pt>
                <c:pt idx="142">
                  <c:v>0.37278714760556447</c:v>
                </c:pt>
                <c:pt idx="143">
                  <c:v>0.38014873965630913</c:v>
                </c:pt>
                <c:pt idx="144">
                  <c:v>0.40187701870924492</c:v>
                </c:pt>
                <c:pt idx="145">
                  <c:v>0.41349722688719853</c:v>
                </c:pt>
                <c:pt idx="146">
                  <c:v>0.39090367700952844</c:v>
                </c:pt>
                <c:pt idx="147">
                  <c:v>0.39925686030708729</c:v>
                </c:pt>
                <c:pt idx="148">
                  <c:v>0.42356822401606492</c:v>
                </c:pt>
                <c:pt idx="149">
                  <c:v>0.38945509374956372</c:v>
                </c:pt>
                <c:pt idx="150">
                  <c:v>0.40065406887394422</c:v>
                </c:pt>
                <c:pt idx="151">
                  <c:v>0.41305644704549743</c:v>
                </c:pt>
                <c:pt idx="152">
                  <c:v>0.39608901349220255</c:v>
                </c:pt>
                <c:pt idx="153">
                  <c:v>0.42507749300672865</c:v>
                </c:pt>
                <c:pt idx="154">
                  <c:v>0.40378298647693889</c:v>
                </c:pt>
                <c:pt idx="155">
                  <c:v>0.39559069503335986</c:v>
                </c:pt>
                <c:pt idx="156">
                  <c:v>0.41896815790123759</c:v>
                </c:pt>
                <c:pt idx="157">
                  <c:v>0.42117402623100847</c:v>
                </c:pt>
                <c:pt idx="158">
                  <c:v>0.41280040104418209</c:v>
                </c:pt>
                <c:pt idx="159">
                  <c:v>0.49346951146447882</c:v>
                </c:pt>
                <c:pt idx="160">
                  <c:v>0.45273945545156191</c:v>
                </c:pt>
                <c:pt idx="161">
                  <c:v>0.42504909716621625</c:v>
                </c:pt>
                <c:pt idx="162">
                  <c:v>0.43142402496486221</c:v>
                </c:pt>
                <c:pt idx="163">
                  <c:v>0.40880935142728075</c:v>
                </c:pt>
                <c:pt idx="164">
                  <c:v>0.42692035343739415</c:v>
                </c:pt>
                <c:pt idx="165">
                  <c:v>0.43467874996921713</c:v>
                </c:pt>
                <c:pt idx="166">
                  <c:v>0.41240034024884303</c:v>
                </c:pt>
                <c:pt idx="167">
                  <c:v>0.39155814297849789</c:v>
                </c:pt>
                <c:pt idx="168">
                  <c:v>0.43387766571954911</c:v>
                </c:pt>
                <c:pt idx="169">
                  <c:v>0.42148961387312084</c:v>
                </c:pt>
                <c:pt idx="170">
                  <c:v>0.43022853399582234</c:v>
                </c:pt>
                <c:pt idx="171">
                  <c:v>0.37238258698704946</c:v>
                </c:pt>
                <c:pt idx="172">
                  <c:v>0.34993602462588314</c:v>
                </c:pt>
                <c:pt idx="173">
                  <c:v>0.42276330530226752</c:v>
                </c:pt>
                <c:pt idx="174">
                  <c:v>0.30260260184505477</c:v>
                </c:pt>
                <c:pt idx="175">
                  <c:v>0.39573753373299198</c:v>
                </c:pt>
                <c:pt idx="176">
                  <c:v>0.40917129626736493</c:v>
                </c:pt>
                <c:pt idx="177">
                  <c:v>0.41029153494906917</c:v>
                </c:pt>
                <c:pt idx="178">
                  <c:v>0.42596475938887224</c:v>
                </c:pt>
                <c:pt idx="179">
                  <c:v>0.40944787822008161</c:v>
                </c:pt>
                <c:pt idx="180">
                  <c:v>0.47446428072528146</c:v>
                </c:pt>
                <c:pt idx="181">
                  <c:v>0.46314081912659849</c:v>
                </c:pt>
                <c:pt idx="182">
                  <c:v>0.46086364761197723</c:v>
                </c:pt>
                <c:pt idx="183">
                  <c:v>0.42393913653654391</c:v>
                </c:pt>
                <c:pt idx="184">
                  <c:v>0.43132181956270726</c:v>
                </c:pt>
                <c:pt idx="185">
                  <c:v>0.33969822814539363</c:v>
                </c:pt>
                <c:pt idx="186">
                  <c:v>0.43955061917528404</c:v>
                </c:pt>
                <c:pt idx="187">
                  <c:v>0.44438283865443595</c:v>
                </c:pt>
                <c:pt idx="188">
                  <c:v>0.43295858571309442</c:v>
                </c:pt>
                <c:pt idx="189">
                  <c:v>0.424321503131524</c:v>
                </c:pt>
                <c:pt idx="190">
                  <c:v>0.42344725751376627</c:v>
                </c:pt>
                <c:pt idx="191">
                  <c:v>0.41641563031087608</c:v>
                </c:pt>
                <c:pt idx="192">
                  <c:v>0.44178810096963683</c:v>
                </c:pt>
                <c:pt idx="193">
                  <c:v>0.44585410058903491</c:v>
                </c:pt>
                <c:pt idx="194">
                  <c:v>0.49179611513630855</c:v>
                </c:pt>
                <c:pt idx="195">
                  <c:v>0.41262362266558689</c:v>
                </c:pt>
                <c:pt idx="196">
                  <c:v>0.42947113443681872</c:v>
                </c:pt>
                <c:pt idx="197">
                  <c:v>0.44767481658027219</c:v>
                </c:pt>
                <c:pt idx="198">
                  <c:v>0.44187260489338703</c:v>
                </c:pt>
                <c:pt idx="199">
                  <c:v>0.5089025825230693</c:v>
                </c:pt>
                <c:pt idx="200">
                  <c:v>0.4452709753403592</c:v>
                </c:pt>
                <c:pt idx="201">
                  <c:v>0.46895507674975356</c:v>
                </c:pt>
                <c:pt idx="202">
                  <c:v>0.48192954193136567</c:v>
                </c:pt>
                <c:pt idx="203">
                  <c:v>0.44843711237906225</c:v>
                </c:pt>
                <c:pt idx="204">
                  <c:v>0.43248615910526511</c:v>
                </c:pt>
                <c:pt idx="205">
                  <c:v>0.41533494953492972</c:v>
                </c:pt>
                <c:pt idx="206">
                  <c:v>0.4246492665081848</c:v>
                </c:pt>
                <c:pt idx="207">
                  <c:v>0.41191714606039442</c:v>
                </c:pt>
                <c:pt idx="208">
                  <c:v>0.44806875986669004</c:v>
                </c:pt>
                <c:pt idx="209">
                  <c:v>0.42176597293853529</c:v>
                </c:pt>
                <c:pt idx="210">
                  <c:v>0.42125921375921377</c:v>
                </c:pt>
                <c:pt idx="211">
                  <c:v>0.44279454268576934</c:v>
                </c:pt>
                <c:pt idx="212">
                  <c:v>0.43481266161831233</c:v>
                </c:pt>
                <c:pt idx="213">
                  <c:v>0.45262295990297419</c:v>
                </c:pt>
                <c:pt idx="214">
                  <c:v>0.4479281261459479</c:v>
                </c:pt>
                <c:pt idx="215">
                  <c:v>0.45880980988055692</c:v>
                </c:pt>
                <c:pt idx="216">
                  <c:v>0.43964511034993098</c:v>
                </c:pt>
                <c:pt idx="217">
                  <c:v>0.42763364127528536</c:v>
                </c:pt>
                <c:pt idx="218">
                  <c:v>0.42330737709991706</c:v>
                </c:pt>
                <c:pt idx="219">
                  <c:v>0.42165694888425842</c:v>
                </c:pt>
                <c:pt idx="220">
                  <c:v>0.43590280816135374</c:v>
                </c:pt>
                <c:pt idx="221">
                  <c:v>0.42764935639186402</c:v>
                </c:pt>
                <c:pt idx="222">
                  <c:v>0.42278883789034999</c:v>
                </c:pt>
                <c:pt idx="223">
                  <c:v>0.41700454041577451</c:v>
                </c:pt>
                <c:pt idx="224">
                  <c:v>0.4284342629236858</c:v>
                </c:pt>
                <c:pt idx="225">
                  <c:v>0.41673053152039558</c:v>
                </c:pt>
                <c:pt idx="226">
                  <c:v>0.42784003150633509</c:v>
                </c:pt>
                <c:pt idx="227">
                  <c:v>0.43472288102703732</c:v>
                </c:pt>
                <c:pt idx="228">
                  <c:v>0.43217652151645591</c:v>
                </c:pt>
                <c:pt idx="229">
                  <c:v>0.43711454751306233</c:v>
                </c:pt>
                <c:pt idx="230">
                  <c:v>0.43444870260690427</c:v>
                </c:pt>
                <c:pt idx="231">
                  <c:v>0.4027554168151708</c:v>
                </c:pt>
                <c:pt idx="232">
                  <c:v>0.47836582957981122</c:v>
                </c:pt>
                <c:pt idx="233">
                  <c:v>0.4615094292926793</c:v>
                </c:pt>
                <c:pt idx="234">
                  <c:v>0.4410604367448494</c:v>
                </c:pt>
                <c:pt idx="235">
                  <c:v>0.41173261409262268</c:v>
                </c:pt>
                <c:pt idx="236">
                  <c:v>0.40443427792025122</c:v>
                </c:pt>
                <c:pt idx="237">
                  <c:v>0.39707325299727103</c:v>
                </c:pt>
                <c:pt idx="238">
                  <c:v>0.40558684082016161</c:v>
                </c:pt>
                <c:pt idx="239">
                  <c:v>0.49490279479414689</c:v>
                </c:pt>
                <c:pt idx="240">
                  <c:v>0.41237937143069509</c:v>
                </c:pt>
                <c:pt idx="241">
                  <c:v>0.46005272104653738</c:v>
                </c:pt>
                <c:pt idx="242">
                  <c:v>0.44746434696419374</c:v>
                </c:pt>
                <c:pt idx="243">
                  <c:v>0.42177959950471799</c:v>
                </c:pt>
                <c:pt idx="244">
                  <c:v>0.37318126099237864</c:v>
                </c:pt>
                <c:pt idx="245">
                  <c:v>0.49245678201881898</c:v>
                </c:pt>
                <c:pt idx="246">
                  <c:v>0.49965850146752072</c:v>
                </c:pt>
                <c:pt idx="247">
                  <c:v>0.46340816414660174</c:v>
                </c:pt>
                <c:pt idx="248">
                  <c:v>0.47708756391750057</c:v>
                </c:pt>
                <c:pt idx="249">
                  <c:v>0.49380722582065728</c:v>
                </c:pt>
                <c:pt idx="250">
                  <c:v>0.51120627920332962</c:v>
                </c:pt>
                <c:pt idx="251">
                  <c:v>0.39468406354299901</c:v>
                </c:pt>
                <c:pt idx="252">
                  <c:v>0.4764086907913731</c:v>
                </c:pt>
                <c:pt idx="253">
                  <c:v>0.47422819532960797</c:v>
                </c:pt>
                <c:pt idx="254">
                  <c:v>0.48499436711627136</c:v>
                </c:pt>
                <c:pt idx="255">
                  <c:v>0.49928617859507796</c:v>
                </c:pt>
                <c:pt idx="256">
                  <c:v>0.51824091637354741</c:v>
                </c:pt>
                <c:pt idx="257">
                  <c:v>0.54553582113718124</c:v>
                </c:pt>
                <c:pt idx="258">
                  <c:v>0.42504257648561522</c:v>
                </c:pt>
                <c:pt idx="259">
                  <c:v>0.50200306459652555</c:v>
                </c:pt>
                <c:pt idx="260">
                  <c:v>0.48262664487830048</c:v>
                </c:pt>
                <c:pt idx="261">
                  <c:v>0.47842366951077281</c:v>
                </c:pt>
                <c:pt idx="262">
                  <c:v>0.49372949793223092</c:v>
                </c:pt>
                <c:pt idx="263">
                  <c:v>0.48621365626660318</c:v>
                </c:pt>
                <c:pt idx="264">
                  <c:v>0.5603346778969075</c:v>
                </c:pt>
                <c:pt idx="265">
                  <c:v>0.47861479238622706</c:v>
                </c:pt>
                <c:pt idx="266">
                  <c:v>0.48873930587202052</c:v>
                </c:pt>
                <c:pt idx="267">
                  <c:v>0.50808524804418986</c:v>
                </c:pt>
                <c:pt idx="268">
                  <c:v>0.46938325991189428</c:v>
                </c:pt>
                <c:pt idx="269">
                  <c:v>0.50553004174428395</c:v>
                </c:pt>
                <c:pt idx="270">
                  <c:v>0.52138424554145468</c:v>
                </c:pt>
                <c:pt idx="271">
                  <c:v>0.54730841227522831</c:v>
                </c:pt>
                <c:pt idx="272">
                  <c:v>0.48656396106384608</c:v>
                </c:pt>
                <c:pt idx="273">
                  <c:v>0.50196857682386486</c:v>
                </c:pt>
                <c:pt idx="274">
                  <c:v>0.50177839587461381</c:v>
                </c:pt>
                <c:pt idx="275">
                  <c:v>0.48390604341970322</c:v>
                </c:pt>
                <c:pt idx="276">
                  <c:v>0.52102610630192825</c:v>
                </c:pt>
                <c:pt idx="277">
                  <c:v>0.49740872335211955</c:v>
                </c:pt>
                <c:pt idx="278">
                  <c:v>0.51315437752360049</c:v>
                </c:pt>
                <c:pt idx="279">
                  <c:v>0.49286251515756191</c:v>
                </c:pt>
                <c:pt idx="280">
                  <c:v>0.52957503238142234</c:v>
                </c:pt>
                <c:pt idx="281">
                  <c:v>0.50157421946612035</c:v>
                </c:pt>
                <c:pt idx="282">
                  <c:v>0.53146252725599319</c:v>
                </c:pt>
                <c:pt idx="283">
                  <c:v>0.50369764739873735</c:v>
                </c:pt>
                <c:pt idx="284">
                  <c:v>0.50519652131157622</c:v>
                </c:pt>
                <c:pt idx="285">
                  <c:v>0.5002681608400491</c:v>
                </c:pt>
                <c:pt idx="286">
                  <c:v>0.52224686897329764</c:v>
                </c:pt>
                <c:pt idx="287">
                  <c:v>0.50895426531796906</c:v>
                </c:pt>
                <c:pt idx="288">
                  <c:v>0.48688444062384872</c:v>
                </c:pt>
                <c:pt idx="289">
                  <c:v>0.5135205408216329</c:v>
                </c:pt>
                <c:pt idx="290">
                  <c:v>0.49714873039558655</c:v>
                </c:pt>
                <c:pt idx="291">
                  <c:v>0.51551135429917405</c:v>
                </c:pt>
                <c:pt idx="292">
                  <c:v>0.56004020015742717</c:v>
                </c:pt>
                <c:pt idx="293">
                  <c:v>0.48277386505686148</c:v>
                </c:pt>
                <c:pt idx="294">
                  <c:v>0.49954948839161184</c:v>
                </c:pt>
                <c:pt idx="295">
                  <c:v>0.50457426950302176</c:v>
                </c:pt>
                <c:pt idx="296">
                  <c:v>0.50632240898256331</c:v>
                </c:pt>
                <c:pt idx="297">
                  <c:v>0.54106705402976618</c:v>
                </c:pt>
                <c:pt idx="298">
                  <c:v>0.52169554720210265</c:v>
                </c:pt>
                <c:pt idx="299">
                  <c:v>0.55173701378761297</c:v>
                </c:pt>
                <c:pt idx="300">
                  <c:v>0.50767667817531847</c:v>
                </c:pt>
                <c:pt idx="301">
                  <c:v>0.53938918665250579</c:v>
                </c:pt>
                <c:pt idx="302">
                  <c:v>0.53154988342127873</c:v>
                </c:pt>
                <c:pt idx="303">
                  <c:v>0.5067082510565265</c:v>
                </c:pt>
                <c:pt idx="304">
                  <c:v>0.51972682640515044</c:v>
                </c:pt>
                <c:pt idx="305">
                  <c:v>0.4938911242168697</c:v>
                </c:pt>
                <c:pt idx="306">
                  <c:v>0.53910170981370686</c:v>
                </c:pt>
                <c:pt idx="307">
                  <c:v>0.52011754584973313</c:v>
                </c:pt>
                <c:pt idx="308">
                  <c:v>0.52468096253882712</c:v>
                </c:pt>
                <c:pt idx="309">
                  <c:v>0.49405880230431376</c:v>
                </c:pt>
                <c:pt idx="310">
                  <c:v>0.52147178541823891</c:v>
                </c:pt>
                <c:pt idx="311">
                  <c:v>0.52449073156225223</c:v>
                </c:pt>
                <c:pt idx="312">
                  <c:v>0.53661547487365013</c:v>
                </c:pt>
                <c:pt idx="313">
                  <c:v>0.55590820484310233</c:v>
                </c:pt>
                <c:pt idx="314">
                  <c:v>0.52633685004347797</c:v>
                </c:pt>
                <c:pt idx="315">
                  <c:v>0.53121367521367524</c:v>
                </c:pt>
                <c:pt idx="316">
                  <c:v>0.51732162919614311</c:v>
                </c:pt>
                <c:pt idx="317">
                  <c:v>0.5093161533782693</c:v>
                </c:pt>
                <c:pt idx="318">
                  <c:v>0.5144142302187692</c:v>
                </c:pt>
                <c:pt idx="319">
                  <c:v>0.5274896747308</c:v>
                </c:pt>
                <c:pt idx="320">
                  <c:v>0.54051066181941876</c:v>
                </c:pt>
                <c:pt idx="321">
                  <c:v>0.51245333353775868</c:v>
                </c:pt>
                <c:pt idx="322">
                  <c:v>0.52954861851429147</c:v>
                </c:pt>
                <c:pt idx="323">
                  <c:v>0.52211486749624469</c:v>
                </c:pt>
                <c:pt idx="324">
                  <c:v>0.53032280518576524</c:v>
                </c:pt>
                <c:pt idx="325">
                  <c:v>0.52755644904263399</c:v>
                </c:pt>
                <c:pt idx="326">
                  <c:v>0.50833076970405466</c:v>
                </c:pt>
                <c:pt idx="327">
                  <c:v>0.51927209999434421</c:v>
                </c:pt>
                <c:pt idx="328">
                  <c:v>0.52811937266249054</c:v>
                </c:pt>
                <c:pt idx="329">
                  <c:v>0.51277000365476699</c:v>
                </c:pt>
                <c:pt idx="330">
                  <c:v>0.55080763854249415</c:v>
                </c:pt>
                <c:pt idx="331">
                  <c:v>0.52972508165891319</c:v>
                </c:pt>
                <c:pt idx="332">
                  <c:v>0.56571998876001661</c:v>
                </c:pt>
                <c:pt idx="333">
                  <c:v>0.53903036721424524</c:v>
                </c:pt>
                <c:pt idx="334">
                  <c:v>0.51844750532207351</c:v>
                </c:pt>
                <c:pt idx="335">
                  <c:v>0.50926168296250673</c:v>
                </c:pt>
                <c:pt idx="336">
                  <c:v>0.5189615519224039</c:v>
                </c:pt>
                <c:pt idx="337">
                  <c:v>0.5081930568577655</c:v>
                </c:pt>
                <c:pt idx="338">
                  <c:v>0.52508949474179678</c:v>
                </c:pt>
                <c:pt idx="339">
                  <c:v>0.54033121653592331</c:v>
                </c:pt>
                <c:pt idx="340">
                  <c:v>0.49469090084643291</c:v>
                </c:pt>
                <c:pt idx="341">
                  <c:v>0.4500772384290892</c:v>
                </c:pt>
                <c:pt idx="342">
                  <c:v>0.49734328623765661</c:v>
                </c:pt>
                <c:pt idx="343">
                  <c:v>0.53620072624306858</c:v>
                </c:pt>
                <c:pt idx="344">
                  <c:v>0.51418076069488028</c:v>
                </c:pt>
                <c:pt idx="345">
                  <c:v>0.51362105907560451</c:v>
                </c:pt>
                <c:pt idx="346">
                  <c:v>0.49817460059219731</c:v>
                </c:pt>
                <c:pt idx="347">
                  <c:v>0.47645007389737343</c:v>
                </c:pt>
                <c:pt idx="348">
                  <c:v>0.44773371429444525</c:v>
                </c:pt>
                <c:pt idx="349">
                  <c:v>0.48048566800013226</c:v>
                </c:pt>
                <c:pt idx="350">
                  <c:v>0.49734847230957663</c:v>
                </c:pt>
                <c:pt idx="351">
                  <c:v>0.47885616438356166</c:v>
                </c:pt>
                <c:pt idx="352">
                  <c:v>0.5140567932182375</c:v>
                </c:pt>
                <c:pt idx="353">
                  <c:v>0.48572436388796558</c:v>
                </c:pt>
                <c:pt idx="354">
                  <c:v>0.50326636175925465</c:v>
                </c:pt>
                <c:pt idx="355">
                  <c:v>0.45681135902636916</c:v>
                </c:pt>
                <c:pt idx="356">
                  <c:v>0.507661969873343</c:v>
                </c:pt>
                <c:pt idx="357">
                  <c:v>0.49430458846634528</c:v>
                </c:pt>
                <c:pt idx="358">
                  <c:v>0.46049324932493252</c:v>
                </c:pt>
                <c:pt idx="359">
                  <c:v>0.44203820740133587</c:v>
                </c:pt>
                <c:pt idx="360">
                  <c:v>0.47280055115397862</c:v>
                </c:pt>
                <c:pt idx="361">
                  <c:v>0.47303651245138445</c:v>
                </c:pt>
                <c:pt idx="362">
                  <c:v>0.45264537288520246</c:v>
                </c:pt>
                <c:pt idx="363">
                  <c:v>0.46434486385507179</c:v>
                </c:pt>
              </c:numCache>
            </c:numRef>
          </c:val>
          <c:smooth val="0"/>
          <c:extLst>
            <c:ext xmlns:c16="http://schemas.microsoft.com/office/drawing/2014/chart" uri="{C3380CC4-5D6E-409C-BE32-E72D297353CC}">
              <c16:uniqueId val="{00000000-9F2C-4A1B-8680-C78356DDE131}"/>
            </c:ext>
          </c:extLst>
        </c:ser>
        <c:dLbls>
          <c:showLegendKey val="0"/>
          <c:showVal val="0"/>
          <c:showCatName val="0"/>
          <c:showSerName val="0"/>
          <c:showPercent val="0"/>
          <c:showBubbleSize val="0"/>
        </c:dLbls>
        <c:smooth val="0"/>
        <c:axId val="1924959152"/>
        <c:axId val="1924959568"/>
      </c:lineChart>
      <c:dateAx>
        <c:axId val="1924959152"/>
        <c:scaling>
          <c:orientation val="minMax"/>
          <c:max val="43496"/>
        </c:scaling>
        <c:delete val="0"/>
        <c:axPos val="b"/>
        <c:numFmt formatCode="[$-409]d\-mmm;@"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4959568"/>
        <c:crosses val="autoZero"/>
        <c:auto val="1"/>
        <c:lblOffset val="100"/>
        <c:baseTimeUnit val="days"/>
      </c:dateAx>
      <c:valAx>
        <c:axId val="19249595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49591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484106153397494E-2"/>
          <c:y val="6.701187937861712E-2"/>
          <c:w val="0.9190529308836396"/>
          <c:h val="0.71784547126595233"/>
        </c:manualLayout>
      </c:layout>
      <c:barChart>
        <c:barDir val="col"/>
        <c:grouping val="clustered"/>
        <c:varyColors val="0"/>
        <c:ser>
          <c:idx val="0"/>
          <c:order val="0"/>
          <c:tx>
            <c:strRef>
              <c:f>month_merge!$B$1</c:f>
              <c:strCache>
                <c:ptCount val="1"/>
                <c:pt idx="0">
                  <c:v>Average Total Time Penalty (minutes) with original GTFS</c:v>
                </c:pt>
              </c:strCache>
            </c:strRef>
          </c:tx>
          <c:spPr>
            <a:solidFill>
              <a:schemeClr val="accent1"/>
            </a:solid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B$2:$B$13</c:f>
              <c:numCache>
                <c:formatCode>General</c:formatCode>
                <c:ptCount val="12"/>
                <c:pt idx="0">
                  <c:v>3.9231666666666665</c:v>
                </c:pt>
                <c:pt idx="1">
                  <c:v>3.4316666666666666</c:v>
                </c:pt>
                <c:pt idx="2">
                  <c:v>3.5215000000000001</c:v>
                </c:pt>
                <c:pt idx="3">
                  <c:v>3.8800000000000003</c:v>
                </c:pt>
                <c:pt idx="4">
                  <c:v>4.1795</c:v>
                </c:pt>
                <c:pt idx="5">
                  <c:v>3.5985</c:v>
                </c:pt>
                <c:pt idx="6">
                  <c:v>4.3491666666666662</c:v>
                </c:pt>
                <c:pt idx="7">
                  <c:v>4.153833333333333</c:v>
                </c:pt>
                <c:pt idx="8">
                  <c:v>4.1875</c:v>
                </c:pt>
                <c:pt idx="9">
                  <c:v>3.3935000000000004</c:v>
                </c:pt>
                <c:pt idx="10">
                  <c:v>2.9376666666666664</c:v>
                </c:pt>
                <c:pt idx="11">
                  <c:v>3.3136666666666668</c:v>
                </c:pt>
              </c:numCache>
            </c:numRef>
          </c:val>
          <c:extLst>
            <c:ext xmlns:c16="http://schemas.microsoft.com/office/drawing/2014/chart" uri="{C3380CC4-5D6E-409C-BE32-E72D297353CC}">
              <c16:uniqueId val="{00000000-CA8D-411E-8221-42551FD86F12}"/>
            </c:ext>
          </c:extLst>
        </c:ser>
        <c:ser>
          <c:idx val="1"/>
          <c:order val="1"/>
          <c:tx>
            <c:strRef>
              <c:f>month_merge!$C$1</c:f>
              <c:strCache>
                <c:ptCount val="1"/>
                <c:pt idx="0">
                  <c:v>Transfer Risk (%) with original GTFS</c:v>
                </c:pt>
              </c:strCache>
            </c:strRef>
          </c:tx>
          <c:spPr>
            <a:solidFill>
              <a:schemeClr val="accent2"/>
            </a:solid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C$2:$C$13</c:f>
              <c:numCache>
                <c:formatCode>General</c:formatCode>
                <c:ptCount val="12"/>
                <c:pt idx="0">
                  <c:v>7.26</c:v>
                </c:pt>
                <c:pt idx="1">
                  <c:v>6.660000000000001</c:v>
                </c:pt>
                <c:pt idx="2">
                  <c:v>6.8000000000000007</c:v>
                </c:pt>
                <c:pt idx="3">
                  <c:v>7.2700000000000005</c:v>
                </c:pt>
                <c:pt idx="4">
                  <c:v>7.82</c:v>
                </c:pt>
                <c:pt idx="5">
                  <c:v>6.87</c:v>
                </c:pt>
                <c:pt idx="6">
                  <c:v>8.23</c:v>
                </c:pt>
                <c:pt idx="7">
                  <c:v>8.06</c:v>
                </c:pt>
                <c:pt idx="8">
                  <c:v>8.08</c:v>
                </c:pt>
                <c:pt idx="9">
                  <c:v>6.7299999999999995</c:v>
                </c:pt>
                <c:pt idx="10">
                  <c:v>5.82</c:v>
                </c:pt>
                <c:pt idx="11">
                  <c:v>6.08</c:v>
                </c:pt>
              </c:numCache>
            </c:numRef>
          </c:val>
          <c:extLst>
            <c:ext xmlns:c16="http://schemas.microsoft.com/office/drawing/2014/chart" uri="{C3380CC4-5D6E-409C-BE32-E72D297353CC}">
              <c16:uniqueId val="{00000001-CA8D-411E-8221-42551FD86F12}"/>
            </c:ext>
          </c:extLst>
        </c:ser>
        <c:ser>
          <c:idx val="2"/>
          <c:order val="2"/>
          <c:tx>
            <c:strRef>
              <c:f>month_merge!$H$1</c:f>
              <c:strCache>
                <c:ptCount val="1"/>
                <c:pt idx="0">
                  <c:v>Average Total Time Penalty (minutes) with APC-GTFS</c:v>
                </c:pt>
              </c:strCache>
            </c:strRef>
          </c:tx>
          <c:spPr>
            <a:pattFill prst="wdDnDiag">
              <a:fgClr>
                <a:schemeClr val="accent1"/>
              </a:fgClr>
              <a:bgClr>
                <a:schemeClr val="bg1"/>
              </a:bgClr>
            </a:patt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H$2:$H$13</c:f>
              <c:numCache>
                <c:formatCode>General</c:formatCode>
                <c:ptCount val="12"/>
                <c:pt idx="3">
                  <c:v>4.4283333333333328</c:v>
                </c:pt>
                <c:pt idx="4">
                  <c:v>4.9543333333333335</c:v>
                </c:pt>
                <c:pt idx="5">
                  <c:v>4.3261666666666665</c:v>
                </c:pt>
                <c:pt idx="6">
                  <c:v>5.0908333333333333</c:v>
                </c:pt>
                <c:pt idx="7">
                  <c:v>4.8711666666666664</c:v>
                </c:pt>
                <c:pt idx="8">
                  <c:v>4.782</c:v>
                </c:pt>
                <c:pt idx="9">
                  <c:v>5.1733333333333329</c:v>
                </c:pt>
                <c:pt idx="10">
                  <c:v>3.5665</c:v>
                </c:pt>
                <c:pt idx="11">
                  <c:v>3.9063333333333334</c:v>
                </c:pt>
              </c:numCache>
            </c:numRef>
          </c:val>
          <c:extLst>
            <c:ext xmlns:c16="http://schemas.microsoft.com/office/drawing/2014/chart" uri="{C3380CC4-5D6E-409C-BE32-E72D297353CC}">
              <c16:uniqueId val="{00000002-CA8D-411E-8221-42551FD86F12}"/>
            </c:ext>
          </c:extLst>
        </c:ser>
        <c:ser>
          <c:idx val="3"/>
          <c:order val="3"/>
          <c:tx>
            <c:strRef>
              <c:f>month_merge!$I$1</c:f>
              <c:strCache>
                <c:ptCount val="1"/>
                <c:pt idx="0">
                  <c:v>Transfer Risk (%) with APC-GTFS</c:v>
                </c:pt>
              </c:strCache>
            </c:strRef>
          </c:tx>
          <c:spPr>
            <a:pattFill prst="wdDnDiag">
              <a:fgClr>
                <a:schemeClr val="accent2"/>
              </a:fgClr>
              <a:bgClr>
                <a:schemeClr val="bg1"/>
              </a:bgClr>
            </a:patt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I$2:$I$13</c:f>
              <c:numCache>
                <c:formatCode>General</c:formatCode>
                <c:ptCount val="12"/>
                <c:pt idx="3">
                  <c:v>8.24</c:v>
                </c:pt>
                <c:pt idx="4">
                  <c:v>9.2200000000000006</c:v>
                </c:pt>
                <c:pt idx="5">
                  <c:v>8.19</c:v>
                </c:pt>
                <c:pt idx="6">
                  <c:v>9.5500000000000007</c:v>
                </c:pt>
                <c:pt idx="7">
                  <c:v>9.34</c:v>
                </c:pt>
                <c:pt idx="8">
                  <c:v>9.1800000000000015</c:v>
                </c:pt>
                <c:pt idx="9">
                  <c:v>8.73</c:v>
                </c:pt>
                <c:pt idx="10">
                  <c:v>7.0000000000000009</c:v>
                </c:pt>
                <c:pt idx="11">
                  <c:v>7.39</c:v>
                </c:pt>
              </c:numCache>
            </c:numRef>
          </c:val>
          <c:extLst>
            <c:ext xmlns:c16="http://schemas.microsoft.com/office/drawing/2014/chart" uri="{C3380CC4-5D6E-409C-BE32-E72D297353CC}">
              <c16:uniqueId val="{00000003-CA8D-411E-8221-42551FD86F12}"/>
            </c:ext>
          </c:extLst>
        </c:ser>
        <c:dLbls>
          <c:showLegendKey val="0"/>
          <c:showVal val="0"/>
          <c:showCatName val="0"/>
          <c:showSerName val="0"/>
          <c:showPercent val="0"/>
          <c:showBubbleSize val="0"/>
        </c:dLbls>
        <c:gapWidth val="219"/>
        <c:overlap val="-27"/>
        <c:axId val="450160024"/>
        <c:axId val="450161992"/>
      </c:barChart>
      <c:catAx>
        <c:axId val="450160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1992"/>
        <c:crosses val="autoZero"/>
        <c:auto val="1"/>
        <c:lblAlgn val="ctr"/>
        <c:lblOffset val="100"/>
        <c:noMultiLvlLbl val="0"/>
      </c:catAx>
      <c:valAx>
        <c:axId val="450161992"/>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0024"/>
        <c:crosses val="autoZero"/>
        <c:crossBetween val="between"/>
      </c:valAx>
      <c:spPr>
        <a:noFill/>
        <a:ln>
          <a:noFill/>
        </a:ln>
        <a:effectLst/>
      </c:spPr>
    </c:plotArea>
    <c:legend>
      <c:legendPos val="b"/>
      <c:layout>
        <c:manualLayout>
          <c:xMode val="edge"/>
          <c:yMode val="edge"/>
          <c:x val="0.10052912656751239"/>
          <c:y val="0.86474302132846204"/>
          <c:w val="0.89616378681831432"/>
          <c:h val="0.1352569786715379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484106153397494E-2"/>
          <c:y val="7.1428571428571425E-2"/>
          <c:w val="0.9190529308836396"/>
          <c:h val="0.66899310706042614"/>
        </c:manualLayout>
      </c:layout>
      <c:barChart>
        <c:barDir val="col"/>
        <c:grouping val="clustered"/>
        <c:varyColors val="0"/>
        <c:ser>
          <c:idx val="0"/>
          <c:order val="0"/>
          <c:tx>
            <c:strRef>
              <c:f>weekday_merge!$B$1</c:f>
              <c:strCache>
                <c:ptCount val="1"/>
                <c:pt idx="0">
                  <c:v>Average Total Time Penalty (minutes) with original GTFS</c:v>
                </c:pt>
              </c:strCache>
            </c:strRef>
          </c:tx>
          <c:spPr>
            <a:solidFill>
              <a:schemeClr val="accent1"/>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B$2:$B$8</c:f>
              <c:numCache>
                <c:formatCode>General</c:formatCode>
                <c:ptCount val="7"/>
                <c:pt idx="0">
                  <c:v>3.4506666666666663</c:v>
                </c:pt>
                <c:pt idx="1">
                  <c:v>3.7636666666666665</c:v>
                </c:pt>
                <c:pt idx="2">
                  <c:v>3.8285</c:v>
                </c:pt>
                <c:pt idx="3">
                  <c:v>3.9910000000000001</c:v>
                </c:pt>
                <c:pt idx="4">
                  <c:v>4.2840000000000007</c:v>
                </c:pt>
                <c:pt idx="5">
                  <c:v>3.5513333333333335</c:v>
                </c:pt>
                <c:pt idx="6">
                  <c:v>3.1508333333333334</c:v>
                </c:pt>
              </c:numCache>
            </c:numRef>
          </c:val>
          <c:extLst>
            <c:ext xmlns:c16="http://schemas.microsoft.com/office/drawing/2014/chart" uri="{C3380CC4-5D6E-409C-BE32-E72D297353CC}">
              <c16:uniqueId val="{00000000-7F37-486D-AA99-19D8902FDC87}"/>
            </c:ext>
          </c:extLst>
        </c:ser>
        <c:ser>
          <c:idx val="1"/>
          <c:order val="1"/>
          <c:tx>
            <c:strRef>
              <c:f>weekday_merge!$C$1</c:f>
              <c:strCache>
                <c:ptCount val="1"/>
                <c:pt idx="0">
                  <c:v>Transfer Risk (%) with original GTFS</c:v>
                </c:pt>
              </c:strCache>
            </c:strRef>
          </c:tx>
          <c:spPr>
            <a:solidFill>
              <a:schemeClr val="accent2"/>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C$2:$C$8</c:f>
              <c:numCache>
                <c:formatCode>General</c:formatCode>
                <c:ptCount val="7"/>
                <c:pt idx="0">
                  <c:v>6.7299999999999995</c:v>
                </c:pt>
                <c:pt idx="1">
                  <c:v>7.24</c:v>
                </c:pt>
                <c:pt idx="2">
                  <c:v>7.28</c:v>
                </c:pt>
                <c:pt idx="3">
                  <c:v>7.5600000000000005</c:v>
                </c:pt>
                <c:pt idx="4">
                  <c:v>8.129999999999999</c:v>
                </c:pt>
                <c:pt idx="5">
                  <c:v>6.8900000000000006</c:v>
                </c:pt>
                <c:pt idx="6">
                  <c:v>5.81</c:v>
                </c:pt>
              </c:numCache>
            </c:numRef>
          </c:val>
          <c:extLst>
            <c:ext xmlns:c16="http://schemas.microsoft.com/office/drawing/2014/chart" uri="{C3380CC4-5D6E-409C-BE32-E72D297353CC}">
              <c16:uniqueId val="{00000001-7F37-486D-AA99-19D8902FDC87}"/>
            </c:ext>
          </c:extLst>
        </c:ser>
        <c:ser>
          <c:idx val="2"/>
          <c:order val="2"/>
          <c:tx>
            <c:strRef>
              <c:f>weekday_merge!$H$1</c:f>
              <c:strCache>
                <c:ptCount val="1"/>
                <c:pt idx="0">
                  <c:v>Average Total Time Penalty (minutes) with APC-GTFS</c:v>
                </c:pt>
              </c:strCache>
            </c:strRef>
          </c:tx>
          <c:spPr>
            <a:pattFill prst="wdDnDiag">
              <a:fgClr>
                <a:schemeClr val="accent1"/>
              </a:fgClr>
              <a:bgClr>
                <a:schemeClr val="bg1"/>
              </a:bgClr>
            </a:pattFill>
            <a:ln cap="rnd">
              <a:noFill/>
              <a:prstDash val="solid"/>
            </a:ln>
            <a:effectLst/>
          </c:spPr>
          <c:invertIfNegative val="1"/>
          <c:cat>
            <c:strRef>
              <c:f>weekday_merge!$A$2:$A$8</c:f>
              <c:strCache>
                <c:ptCount val="7"/>
                <c:pt idx="0">
                  <c:v>Mon</c:v>
                </c:pt>
                <c:pt idx="1">
                  <c:v>Tue</c:v>
                </c:pt>
                <c:pt idx="2">
                  <c:v>Wed</c:v>
                </c:pt>
                <c:pt idx="3">
                  <c:v>Thu</c:v>
                </c:pt>
                <c:pt idx="4">
                  <c:v>Fri</c:v>
                </c:pt>
                <c:pt idx="5">
                  <c:v>Sat</c:v>
                </c:pt>
                <c:pt idx="6">
                  <c:v>Sun</c:v>
                </c:pt>
              </c:strCache>
            </c:strRef>
          </c:cat>
          <c:val>
            <c:numRef>
              <c:f>weekday_merge!$H$2:$H$8</c:f>
              <c:numCache>
                <c:formatCode>General</c:formatCode>
                <c:ptCount val="7"/>
                <c:pt idx="0">
                  <c:v>4.1086666666666671</c:v>
                </c:pt>
                <c:pt idx="1">
                  <c:v>4.5668333333333333</c:v>
                </c:pt>
                <c:pt idx="2">
                  <c:v>4.3624999999999998</c:v>
                </c:pt>
                <c:pt idx="3">
                  <c:v>4.722833333333333</c:v>
                </c:pt>
                <c:pt idx="4">
                  <c:v>5.0161666666666669</c:v>
                </c:pt>
                <c:pt idx="5">
                  <c:v>4.3475000000000001</c:v>
                </c:pt>
                <c:pt idx="6">
                  <c:v>4.9356666666666662</c:v>
                </c:pt>
              </c:numCache>
            </c:numRef>
          </c:val>
          <c:extLst>
            <c:ext xmlns:c16="http://schemas.microsoft.com/office/drawing/2014/chart" uri="{C3380CC4-5D6E-409C-BE32-E72D297353CC}">
              <c16:uniqueId val="{00000002-7F37-486D-AA99-19D8902FDC87}"/>
            </c:ext>
          </c:extLst>
        </c:ser>
        <c:ser>
          <c:idx val="3"/>
          <c:order val="3"/>
          <c:tx>
            <c:strRef>
              <c:f>weekday_merge!$I$1</c:f>
              <c:strCache>
                <c:ptCount val="1"/>
                <c:pt idx="0">
                  <c:v>Transfer Risk (%) with APC-GTFS</c:v>
                </c:pt>
              </c:strCache>
            </c:strRef>
          </c:tx>
          <c:spPr>
            <a:pattFill prst="wdDnDiag">
              <a:fgClr>
                <a:schemeClr val="accent2"/>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I$2:$I$8</c:f>
              <c:numCache>
                <c:formatCode>General</c:formatCode>
                <c:ptCount val="7"/>
                <c:pt idx="0">
                  <c:v>8.09</c:v>
                </c:pt>
                <c:pt idx="1">
                  <c:v>8.75</c:v>
                </c:pt>
                <c:pt idx="2">
                  <c:v>8.4</c:v>
                </c:pt>
                <c:pt idx="3">
                  <c:v>8.91</c:v>
                </c:pt>
                <c:pt idx="4">
                  <c:v>9.4499999999999993</c:v>
                </c:pt>
                <c:pt idx="5">
                  <c:v>8.27</c:v>
                </c:pt>
                <c:pt idx="6">
                  <c:v>7.7700000000000005</c:v>
                </c:pt>
              </c:numCache>
            </c:numRef>
          </c:val>
          <c:extLst>
            <c:ext xmlns:c16="http://schemas.microsoft.com/office/drawing/2014/chart" uri="{C3380CC4-5D6E-409C-BE32-E72D297353CC}">
              <c16:uniqueId val="{00000003-7F37-486D-AA99-19D8902FDC87}"/>
            </c:ext>
          </c:extLst>
        </c:ser>
        <c:dLbls>
          <c:showLegendKey val="0"/>
          <c:showVal val="0"/>
          <c:showCatName val="0"/>
          <c:showSerName val="0"/>
          <c:showPercent val="0"/>
          <c:showBubbleSize val="0"/>
        </c:dLbls>
        <c:gapWidth val="219"/>
        <c:overlap val="-27"/>
        <c:axId val="513125232"/>
        <c:axId val="513117360"/>
      </c:barChart>
      <c:catAx>
        <c:axId val="513125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17360"/>
        <c:crosses val="autoZero"/>
        <c:auto val="1"/>
        <c:lblAlgn val="ctr"/>
        <c:lblOffset val="100"/>
        <c:noMultiLvlLbl val="0"/>
      </c:catAx>
      <c:valAx>
        <c:axId val="513117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25232"/>
        <c:crosses val="autoZero"/>
        <c:crossBetween val="between"/>
      </c:valAx>
      <c:spPr>
        <a:noFill/>
        <a:ln>
          <a:noFill/>
        </a:ln>
        <a:effectLst/>
      </c:spPr>
    </c:plotArea>
    <c:legend>
      <c:legendPos val="b"/>
      <c:layout>
        <c:manualLayout>
          <c:xMode val="edge"/>
          <c:yMode val="edge"/>
          <c:x val="9.1738298337707788E-2"/>
          <c:y val="0.84888945699969331"/>
          <c:w val="0.89930683143773693"/>
          <c:h val="0.1493066491688538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162438028579759E-2"/>
          <c:y val="5.8001581861323488E-2"/>
          <c:w val="0.85798993875765517"/>
          <c:h val="0.68362026194128833"/>
        </c:manualLayout>
      </c:layout>
      <c:lineChart>
        <c:grouping val="standard"/>
        <c:varyColors val="0"/>
        <c:ser>
          <c:idx val="2"/>
          <c:order val="1"/>
          <c:tx>
            <c:strRef>
              <c:f>hour_merge!$G$1</c:f>
              <c:strCache>
                <c:ptCount val="1"/>
                <c:pt idx="0">
                  <c:v>Average Total Time Penalty (minutes) with APC-GTFS</c:v>
                </c:pt>
              </c:strCache>
            </c:strRef>
          </c:tx>
          <c:spPr>
            <a:ln w="19050" cap="rnd">
              <a:solidFill>
                <a:schemeClr val="accent1"/>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G$2:$G$20</c:f>
              <c:numCache>
                <c:formatCode>General</c:formatCode>
                <c:ptCount val="19"/>
                <c:pt idx="0">
                  <c:v>1.4001666666666668</c:v>
                </c:pt>
                <c:pt idx="1">
                  <c:v>2.3188333333333331</c:v>
                </c:pt>
                <c:pt idx="2">
                  <c:v>2.887</c:v>
                </c:pt>
                <c:pt idx="3">
                  <c:v>3.8763333333333336</c:v>
                </c:pt>
                <c:pt idx="4">
                  <c:v>4.0614999999999997</c:v>
                </c:pt>
                <c:pt idx="5">
                  <c:v>3.8333333333333335</c:v>
                </c:pt>
                <c:pt idx="6">
                  <c:v>3.9144999999999999</c:v>
                </c:pt>
                <c:pt idx="7">
                  <c:v>4.166666666666667</c:v>
                </c:pt>
                <c:pt idx="8">
                  <c:v>4.323666666666667</c:v>
                </c:pt>
                <c:pt idx="9">
                  <c:v>4.3763333333333332</c:v>
                </c:pt>
                <c:pt idx="10">
                  <c:v>5.5445000000000002</c:v>
                </c:pt>
                <c:pt idx="11">
                  <c:v>5.3559999999999999</c:v>
                </c:pt>
                <c:pt idx="12">
                  <c:v>6.7661666666666669</c:v>
                </c:pt>
                <c:pt idx="13">
                  <c:v>6.1588333333333329</c:v>
                </c:pt>
                <c:pt idx="14">
                  <c:v>5.1988333333333339</c:v>
                </c:pt>
                <c:pt idx="15">
                  <c:v>4.4961666666666664</c:v>
                </c:pt>
                <c:pt idx="16">
                  <c:v>4.7844999999999995</c:v>
                </c:pt>
                <c:pt idx="17">
                  <c:v>5.6381666666666668</c:v>
                </c:pt>
                <c:pt idx="18">
                  <c:v>6.0398333333333332</c:v>
                </c:pt>
              </c:numCache>
            </c:numRef>
          </c:val>
          <c:smooth val="0"/>
          <c:extLst>
            <c:ext xmlns:c16="http://schemas.microsoft.com/office/drawing/2014/chart" uri="{C3380CC4-5D6E-409C-BE32-E72D297353CC}">
              <c16:uniqueId val="{00000000-1C21-4197-B5AE-C4E03FEFEC05}"/>
            </c:ext>
          </c:extLst>
        </c:ser>
        <c:ser>
          <c:idx val="3"/>
          <c:order val="2"/>
          <c:tx>
            <c:strRef>
              <c:f>hour_merge!$H$1</c:f>
              <c:strCache>
                <c:ptCount val="1"/>
                <c:pt idx="0">
                  <c:v>Transfer Risk (%) with APC-GTFS</c:v>
                </c:pt>
              </c:strCache>
            </c:strRef>
          </c:tx>
          <c:spPr>
            <a:ln w="19050" cap="rnd">
              <a:solidFill>
                <a:schemeClr val="accent2"/>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H$2:$H$20</c:f>
              <c:numCache>
                <c:formatCode>General</c:formatCode>
                <c:ptCount val="19"/>
                <c:pt idx="0">
                  <c:v>1.4500000000000002</c:v>
                </c:pt>
                <c:pt idx="1">
                  <c:v>4.1900000000000004</c:v>
                </c:pt>
                <c:pt idx="2">
                  <c:v>7.19</c:v>
                </c:pt>
                <c:pt idx="3">
                  <c:v>8.6999999999999993</c:v>
                </c:pt>
                <c:pt idx="4">
                  <c:v>8.08</c:v>
                </c:pt>
                <c:pt idx="5">
                  <c:v>7.41</c:v>
                </c:pt>
                <c:pt idx="6">
                  <c:v>7.21</c:v>
                </c:pt>
                <c:pt idx="7">
                  <c:v>7.8299999999999992</c:v>
                </c:pt>
                <c:pt idx="8">
                  <c:v>8.2799999999999994</c:v>
                </c:pt>
                <c:pt idx="9">
                  <c:v>8.42</c:v>
                </c:pt>
                <c:pt idx="10">
                  <c:v>9.2100000000000009</c:v>
                </c:pt>
                <c:pt idx="11">
                  <c:v>9.89</c:v>
                </c:pt>
                <c:pt idx="12">
                  <c:v>11.540000000000001</c:v>
                </c:pt>
                <c:pt idx="13">
                  <c:v>12.08</c:v>
                </c:pt>
                <c:pt idx="14">
                  <c:v>10.17</c:v>
                </c:pt>
                <c:pt idx="15">
                  <c:v>8.24</c:v>
                </c:pt>
                <c:pt idx="16">
                  <c:v>7.1800000000000006</c:v>
                </c:pt>
                <c:pt idx="17">
                  <c:v>8</c:v>
                </c:pt>
                <c:pt idx="18">
                  <c:v>8.35</c:v>
                </c:pt>
              </c:numCache>
            </c:numRef>
          </c:val>
          <c:smooth val="0"/>
          <c:extLst>
            <c:ext xmlns:c16="http://schemas.microsoft.com/office/drawing/2014/chart" uri="{C3380CC4-5D6E-409C-BE32-E72D297353CC}">
              <c16:uniqueId val="{00000001-1C21-4197-B5AE-C4E03FEFEC05}"/>
            </c:ext>
          </c:extLst>
        </c:ser>
        <c:ser>
          <c:idx val="0"/>
          <c:order val="3"/>
          <c:tx>
            <c:strRef>
              <c:f>hour_merge!$B$1</c:f>
              <c:strCache>
                <c:ptCount val="1"/>
                <c:pt idx="0">
                  <c:v>Average Total Time Penalty (minutes) with original GTFS</c:v>
                </c:pt>
              </c:strCache>
            </c:strRef>
          </c:tx>
          <c:spPr>
            <a:ln w="19050" cap="rnd">
              <a:solidFill>
                <a:schemeClr val="accent1"/>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B$2:$B$20</c:f>
              <c:numCache>
                <c:formatCode>General</c:formatCode>
                <c:ptCount val="19"/>
                <c:pt idx="0">
                  <c:v>1.8496666666666699</c:v>
                </c:pt>
                <c:pt idx="1">
                  <c:v>2.3556666666666666</c:v>
                </c:pt>
                <c:pt idx="2">
                  <c:v>2.9855</c:v>
                </c:pt>
                <c:pt idx="3">
                  <c:v>3.3673333333333333</c:v>
                </c:pt>
                <c:pt idx="4">
                  <c:v>3.2633333333333336</c:v>
                </c:pt>
                <c:pt idx="5">
                  <c:v>3.1390000000000002</c:v>
                </c:pt>
                <c:pt idx="6">
                  <c:v>3.3028333333333331</c:v>
                </c:pt>
                <c:pt idx="7">
                  <c:v>3.4863333333333335</c:v>
                </c:pt>
                <c:pt idx="8">
                  <c:v>3.5451666666666668</c:v>
                </c:pt>
                <c:pt idx="9">
                  <c:v>4.2473333333333336</c:v>
                </c:pt>
                <c:pt idx="10">
                  <c:v>4.5409999999999995</c:v>
                </c:pt>
                <c:pt idx="11">
                  <c:v>5.1028333333333338</c:v>
                </c:pt>
                <c:pt idx="12">
                  <c:v>5.1710000000000003</c:v>
                </c:pt>
                <c:pt idx="13">
                  <c:v>4.5486666666666666</c:v>
                </c:pt>
                <c:pt idx="14">
                  <c:v>3.846166666666667</c:v>
                </c:pt>
                <c:pt idx="15">
                  <c:v>3.7611666666666665</c:v>
                </c:pt>
                <c:pt idx="16">
                  <c:v>3.9689999999999999</c:v>
                </c:pt>
                <c:pt idx="17">
                  <c:v>4.4671666666666665</c:v>
                </c:pt>
                <c:pt idx="18">
                  <c:v>4.6860000000000008</c:v>
                </c:pt>
              </c:numCache>
            </c:numRef>
          </c:val>
          <c:smooth val="1"/>
          <c:extLst>
            <c:ext xmlns:c16="http://schemas.microsoft.com/office/drawing/2014/chart" uri="{C3380CC4-5D6E-409C-BE32-E72D297353CC}">
              <c16:uniqueId val="{00000002-1C21-4197-B5AE-C4E03FEFEC05}"/>
            </c:ext>
          </c:extLst>
        </c:ser>
        <c:dLbls>
          <c:showLegendKey val="0"/>
          <c:showVal val="0"/>
          <c:showCatName val="0"/>
          <c:showSerName val="0"/>
          <c:showPercent val="0"/>
          <c:showBubbleSize val="0"/>
        </c:dLbls>
        <c:marker val="1"/>
        <c:smooth val="0"/>
        <c:axId val="453587528"/>
        <c:axId val="453588840"/>
      </c:lineChart>
      <c:lineChart>
        <c:grouping val="standard"/>
        <c:varyColors val="0"/>
        <c:ser>
          <c:idx val="1"/>
          <c:order val="0"/>
          <c:tx>
            <c:strRef>
              <c:f>hour_merge!$C$1</c:f>
              <c:strCache>
                <c:ptCount val="1"/>
                <c:pt idx="0">
                  <c:v>Transfer Risk (%) with original GTFS</c:v>
                </c:pt>
              </c:strCache>
            </c:strRef>
          </c:tx>
          <c:spPr>
            <a:ln w="19050" cap="rnd">
              <a:solidFill>
                <a:schemeClr val="accent2"/>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C$2:$C$20</c:f>
              <c:numCache>
                <c:formatCode>General</c:formatCode>
                <c:ptCount val="19"/>
                <c:pt idx="0">
                  <c:v>3.17</c:v>
                </c:pt>
                <c:pt idx="1">
                  <c:v>5</c:v>
                </c:pt>
                <c:pt idx="2">
                  <c:v>6.47</c:v>
                </c:pt>
                <c:pt idx="3">
                  <c:v>6.94</c:v>
                </c:pt>
                <c:pt idx="4">
                  <c:v>6.49</c:v>
                </c:pt>
                <c:pt idx="5">
                  <c:v>5.99</c:v>
                </c:pt>
                <c:pt idx="6">
                  <c:v>6.370000000000001</c:v>
                </c:pt>
                <c:pt idx="7">
                  <c:v>6.93</c:v>
                </c:pt>
                <c:pt idx="8">
                  <c:v>7.1400000000000006</c:v>
                </c:pt>
                <c:pt idx="9">
                  <c:v>7.68</c:v>
                </c:pt>
                <c:pt idx="10">
                  <c:v>8.48</c:v>
                </c:pt>
                <c:pt idx="11">
                  <c:v>9.41</c:v>
                </c:pt>
                <c:pt idx="12">
                  <c:v>10.15</c:v>
                </c:pt>
                <c:pt idx="13">
                  <c:v>9.1800000000000015</c:v>
                </c:pt>
                <c:pt idx="14">
                  <c:v>7.4399999999999995</c:v>
                </c:pt>
                <c:pt idx="15">
                  <c:v>6.08</c:v>
                </c:pt>
                <c:pt idx="16">
                  <c:v>5.7700000000000005</c:v>
                </c:pt>
                <c:pt idx="17">
                  <c:v>6.1</c:v>
                </c:pt>
                <c:pt idx="18">
                  <c:v>6.5600000000000005</c:v>
                </c:pt>
              </c:numCache>
            </c:numRef>
          </c:val>
          <c:smooth val="1"/>
          <c:extLst>
            <c:ext xmlns:c16="http://schemas.microsoft.com/office/drawing/2014/chart" uri="{C3380CC4-5D6E-409C-BE32-E72D297353CC}">
              <c16:uniqueId val="{00000003-1C21-4197-B5AE-C4E03FEFEC05}"/>
            </c:ext>
          </c:extLst>
        </c:ser>
        <c:dLbls>
          <c:showLegendKey val="0"/>
          <c:showVal val="0"/>
          <c:showCatName val="0"/>
          <c:showSerName val="0"/>
          <c:showPercent val="0"/>
          <c:showBubbleSize val="0"/>
        </c:dLbls>
        <c:marker val="1"/>
        <c:smooth val="0"/>
        <c:axId val="513100960"/>
        <c:axId val="513098664"/>
      </c:lineChart>
      <c:catAx>
        <c:axId val="453587528"/>
        <c:scaling>
          <c:orientation val="minMax"/>
        </c:scaling>
        <c:delete val="0"/>
        <c:axPos val="b"/>
        <c:numFmt formatCode="h:mm"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588840"/>
        <c:crosses val="autoZero"/>
        <c:auto val="1"/>
        <c:lblAlgn val="ctr"/>
        <c:lblOffset val="0"/>
        <c:tickLblSkip val="2"/>
        <c:tickMarkSkip val="2"/>
        <c:noMultiLvlLbl val="0"/>
      </c:catAx>
      <c:valAx>
        <c:axId val="453588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Minute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587528"/>
        <c:crosses val="autoZero"/>
        <c:crossBetween val="between"/>
      </c:valAx>
      <c:valAx>
        <c:axId val="5130986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00960"/>
        <c:crosses val="max"/>
        <c:crossBetween val="between"/>
      </c:valAx>
      <c:catAx>
        <c:axId val="513100960"/>
        <c:scaling>
          <c:orientation val="minMax"/>
        </c:scaling>
        <c:delete val="1"/>
        <c:axPos val="b"/>
        <c:numFmt formatCode="h:mm" sourceLinked="1"/>
        <c:majorTickMark val="out"/>
        <c:minorTickMark val="none"/>
        <c:tickLblPos val="nextTo"/>
        <c:crossAx val="513098664"/>
        <c:crosses val="autoZero"/>
        <c:auto val="1"/>
        <c:lblAlgn val="ctr"/>
        <c:lblOffset val="100"/>
        <c:noMultiLvlLbl val="0"/>
      </c:catAx>
      <c:spPr>
        <a:noFill/>
        <a:ln>
          <a:noFill/>
        </a:ln>
        <a:effectLst/>
      </c:spPr>
    </c:plotArea>
    <c:legend>
      <c:legendPos val="b"/>
      <c:layout>
        <c:manualLayout>
          <c:xMode val="edge"/>
          <c:yMode val="edge"/>
          <c:x val="4.8502478856809562E-2"/>
          <c:y val="0.84574006900822796"/>
          <c:w val="0.9476819043452902"/>
          <c:h val="0.1529405283953667"/>
        </c:manualLayout>
      </c:layout>
      <c:overlay val="0"/>
      <c:spPr>
        <a:noFill/>
        <a:ln>
          <a:noFill/>
        </a:ln>
        <a:effectLst/>
      </c:spPr>
      <c:txPr>
        <a:bodyPr rot="0" spcFirstLastPara="1" vertOverflow="ellipsis" vert="horz" wrap="square" anchor="ctr" anchorCtr="1"/>
        <a:lstStyle/>
        <a:p>
          <a:pPr>
            <a:defRPr sz="7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ur_merge!$M$1</c:f>
              <c:strCache>
                <c:ptCount val="1"/>
                <c:pt idx="0">
                  <c:v>TR difference (percentage, APC-GTFS - original GTFS)</c:v>
                </c:pt>
              </c:strCache>
            </c:strRef>
          </c:tx>
          <c:spPr>
            <a:ln w="28575" cap="rnd">
              <a:solidFill>
                <a:schemeClr val="accent1"/>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M$2:$M$20</c:f>
              <c:numCache>
                <c:formatCode>General</c:formatCode>
                <c:ptCount val="19"/>
                <c:pt idx="0">
                  <c:v>-1.7199999999999998</c:v>
                </c:pt>
                <c:pt idx="1">
                  <c:v>-0.80999999999999961</c:v>
                </c:pt>
                <c:pt idx="2">
                  <c:v>0.72000000000000064</c:v>
                </c:pt>
                <c:pt idx="3">
                  <c:v>1.7599999999999989</c:v>
                </c:pt>
                <c:pt idx="4">
                  <c:v>1.5899999999999999</c:v>
                </c:pt>
                <c:pt idx="5">
                  <c:v>1.42</c:v>
                </c:pt>
                <c:pt idx="6">
                  <c:v>0.83999999999999897</c:v>
                </c:pt>
                <c:pt idx="7">
                  <c:v>0.89999999999999947</c:v>
                </c:pt>
                <c:pt idx="8">
                  <c:v>1.1399999999999988</c:v>
                </c:pt>
                <c:pt idx="9">
                  <c:v>0.74000000000000021</c:v>
                </c:pt>
                <c:pt idx="10">
                  <c:v>0.73000000000000043</c:v>
                </c:pt>
                <c:pt idx="11">
                  <c:v>0.48000000000000043</c:v>
                </c:pt>
                <c:pt idx="12">
                  <c:v>1.3900000000000006</c:v>
                </c:pt>
                <c:pt idx="13">
                  <c:v>2.8999999999999986</c:v>
                </c:pt>
                <c:pt idx="14">
                  <c:v>2.7300000000000004</c:v>
                </c:pt>
                <c:pt idx="15">
                  <c:v>2.16</c:v>
                </c:pt>
                <c:pt idx="16">
                  <c:v>1.4100000000000001</c:v>
                </c:pt>
                <c:pt idx="17">
                  <c:v>1.9000000000000004</c:v>
                </c:pt>
                <c:pt idx="18">
                  <c:v>1.7899999999999991</c:v>
                </c:pt>
              </c:numCache>
            </c:numRef>
          </c:val>
          <c:smooth val="0"/>
          <c:extLst>
            <c:ext xmlns:c16="http://schemas.microsoft.com/office/drawing/2014/chart" uri="{C3380CC4-5D6E-409C-BE32-E72D297353CC}">
              <c16:uniqueId val="{00000000-0B10-43B6-A473-1D835DA9D117}"/>
            </c:ext>
          </c:extLst>
        </c:ser>
        <c:ser>
          <c:idx val="1"/>
          <c:order val="1"/>
          <c:tx>
            <c:strRef>
              <c:f>hour_merge!$N$1</c:f>
              <c:strCache>
                <c:ptCount val="1"/>
                <c:pt idx="0">
                  <c:v>ATTP difference (min, APC-GTFS - original GTFS)</c:v>
                </c:pt>
              </c:strCache>
            </c:strRef>
          </c:tx>
          <c:spPr>
            <a:ln w="28575" cap="rnd">
              <a:solidFill>
                <a:schemeClr val="accent2"/>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N$2:$N$20</c:f>
              <c:numCache>
                <c:formatCode>General</c:formatCode>
                <c:ptCount val="19"/>
                <c:pt idx="0">
                  <c:v>-0.44950000000000312</c:v>
                </c:pt>
                <c:pt idx="1">
                  <c:v>-3.6833333333333496E-2</c:v>
                </c:pt>
                <c:pt idx="2">
                  <c:v>-9.8500000000000032E-2</c:v>
                </c:pt>
                <c:pt idx="3">
                  <c:v>0.50900000000000034</c:v>
                </c:pt>
                <c:pt idx="4">
                  <c:v>0.79816666666666602</c:v>
                </c:pt>
                <c:pt idx="5">
                  <c:v>0.69433333333333325</c:v>
                </c:pt>
                <c:pt idx="6">
                  <c:v>0.6116666666666668</c:v>
                </c:pt>
                <c:pt idx="7">
                  <c:v>0.68033333333333346</c:v>
                </c:pt>
                <c:pt idx="8">
                  <c:v>0.77850000000000019</c:v>
                </c:pt>
                <c:pt idx="9">
                  <c:v>0.12899999999999956</c:v>
                </c:pt>
                <c:pt idx="10">
                  <c:v>1.0035000000000007</c:v>
                </c:pt>
                <c:pt idx="11">
                  <c:v>0.2531666666666661</c:v>
                </c:pt>
                <c:pt idx="12">
                  <c:v>1.5951666666666666</c:v>
                </c:pt>
                <c:pt idx="13">
                  <c:v>1.6101666666666663</c:v>
                </c:pt>
                <c:pt idx="14">
                  <c:v>1.3526666666666669</c:v>
                </c:pt>
                <c:pt idx="15">
                  <c:v>0.73499999999999988</c:v>
                </c:pt>
                <c:pt idx="16">
                  <c:v>0.81549999999999967</c:v>
                </c:pt>
                <c:pt idx="17">
                  <c:v>1.1710000000000003</c:v>
                </c:pt>
                <c:pt idx="18">
                  <c:v>1.3538333333333323</c:v>
                </c:pt>
              </c:numCache>
            </c:numRef>
          </c:val>
          <c:smooth val="0"/>
          <c:extLst>
            <c:ext xmlns:c16="http://schemas.microsoft.com/office/drawing/2014/chart" uri="{C3380CC4-5D6E-409C-BE32-E72D297353CC}">
              <c16:uniqueId val="{00000001-0B10-43B6-A473-1D835DA9D117}"/>
            </c:ext>
          </c:extLst>
        </c:ser>
        <c:dLbls>
          <c:showLegendKey val="0"/>
          <c:showVal val="0"/>
          <c:showCatName val="0"/>
          <c:showSerName val="0"/>
          <c:showPercent val="0"/>
          <c:showBubbleSize val="0"/>
        </c:dLbls>
        <c:smooth val="0"/>
        <c:axId val="369472192"/>
        <c:axId val="369475800"/>
      </c:lineChart>
      <c:catAx>
        <c:axId val="369472192"/>
        <c:scaling>
          <c:orientation val="minMax"/>
        </c:scaling>
        <c:delete val="0"/>
        <c:axPos val="b"/>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9475800"/>
        <c:crosses val="autoZero"/>
        <c:auto val="0"/>
        <c:lblAlgn val="ctr"/>
        <c:lblOffset val="100"/>
        <c:tickLblSkip val="2"/>
        <c:noMultiLvlLbl val="0"/>
      </c:catAx>
      <c:valAx>
        <c:axId val="369475800"/>
        <c:scaling>
          <c:orientation val="minMax"/>
          <c:max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9472192"/>
        <c:crosses val="autoZero"/>
        <c:crossBetween val="between"/>
      </c:valAx>
      <c:spPr>
        <a:noFill/>
        <a:ln>
          <a:noFill/>
        </a:ln>
        <a:effectLst/>
      </c:spPr>
    </c:plotArea>
    <c:legend>
      <c:legendPos val="b"/>
      <c:layout>
        <c:manualLayout>
          <c:xMode val="edge"/>
          <c:yMode val="edge"/>
          <c:x val="2.8737058909303014E-2"/>
          <c:y val="0.8193186763322039"/>
          <c:w val="0.95409977398658496"/>
          <c:h val="0.1523393302809279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861512102653837E-2"/>
          <c:y val="7.1965979718678449E-2"/>
          <c:w val="0.9126755249343832"/>
          <c:h val="0.72979595816776777"/>
        </c:manualLayout>
      </c:layout>
      <c:lineChart>
        <c:grouping val="standard"/>
        <c:varyColors val="0"/>
        <c:ser>
          <c:idx val="0"/>
          <c:order val="0"/>
          <c:tx>
            <c:strRef>
              <c:f>ded_tr_plot!$B$1</c:f>
              <c:strCache>
                <c:ptCount val="1"/>
                <c:pt idx="0">
                  <c:v>DBL-generating transfers' TR difference</c:v>
                </c:pt>
              </c:strCache>
            </c:strRef>
          </c:tx>
          <c:spPr>
            <a:ln w="28575" cap="rnd">
              <a:solidFill>
                <a:schemeClr val="accent1"/>
              </a:solidFill>
              <a:round/>
            </a:ln>
            <a:effectLst/>
          </c:spPr>
          <c:marker>
            <c:symbol val="none"/>
          </c:marker>
          <c:cat>
            <c:numRef>
              <c:f>ded_tr_plot!$A$2:$A$88</c:f>
              <c:numCache>
                <c:formatCode>m/d/yyyy</c:formatCode>
                <c:ptCount val="87"/>
                <c:pt idx="0">
                  <c:v>43409</c:v>
                </c:pt>
                <c:pt idx="1">
                  <c:v>43410</c:v>
                </c:pt>
                <c:pt idx="2">
                  <c:v>43411</c:v>
                </c:pt>
                <c:pt idx="3">
                  <c:v>43412</c:v>
                </c:pt>
                <c:pt idx="4">
                  <c:v>43413</c:v>
                </c:pt>
                <c:pt idx="5">
                  <c:v>43414</c:v>
                </c:pt>
                <c:pt idx="6">
                  <c:v>43415</c:v>
                </c:pt>
                <c:pt idx="7">
                  <c:v>43416</c:v>
                </c:pt>
                <c:pt idx="8">
                  <c:v>43417</c:v>
                </c:pt>
                <c:pt idx="9">
                  <c:v>43418</c:v>
                </c:pt>
                <c:pt idx="10">
                  <c:v>43419</c:v>
                </c:pt>
                <c:pt idx="11">
                  <c:v>43420</c:v>
                </c:pt>
                <c:pt idx="12">
                  <c:v>43421</c:v>
                </c:pt>
                <c:pt idx="13">
                  <c:v>43422</c:v>
                </c:pt>
                <c:pt idx="14">
                  <c:v>43423</c:v>
                </c:pt>
                <c:pt idx="15">
                  <c:v>43424</c:v>
                </c:pt>
                <c:pt idx="16">
                  <c:v>43425</c:v>
                </c:pt>
                <c:pt idx="17">
                  <c:v>43426</c:v>
                </c:pt>
                <c:pt idx="18">
                  <c:v>43427</c:v>
                </c:pt>
                <c:pt idx="19">
                  <c:v>43428</c:v>
                </c:pt>
                <c:pt idx="20">
                  <c:v>43429</c:v>
                </c:pt>
                <c:pt idx="21">
                  <c:v>43430</c:v>
                </c:pt>
                <c:pt idx="22">
                  <c:v>43431</c:v>
                </c:pt>
                <c:pt idx="23">
                  <c:v>43432</c:v>
                </c:pt>
                <c:pt idx="24">
                  <c:v>43433</c:v>
                </c:pt>
                <c:pt idx="25">
                  <c:v>43434</c:v>
                </c:pt>
                <c:pt idx="26">
                  <c:v>43435</c:v>
                </c:pt>
                <c:pt idx="27">
                  <c:v>43436</c:v>
                </c:pt>
                <c:pt idx="28">
                  <c:v>43437</c:v>
                </c:pt>
                <c:pt idx="29">
                  <c:v>43438</c:v>
                </c:pt>
                <c:pt idx="30">
                  <c:v>43439</c:v>
                </c:pt>
                <c:pt idx="31">
                  <c:v>43440</c:v>
                </c:pt>
                <c:pt idx="32">
                  <c:v>43441</c:v>
                </c:pt>
                <c:pt idx="33">
                  <c:v>43442</c:v>
                </c:pt>
                <c:pt idx="34">
                  <c:v>43443</c:v>
                </c:pt>
                <c:pt idx="35">
                  <c:v>43444</c:v>
                </c:pt>
                <c:pt idx="36">
                  <c:v>43445</c:v>
                </c:pt>
                <c:pt idx="37">
                  <c:v>43446</c:v>
                </c:pt>
                <c:pt idx="38">
                  <c:v>43447</c:v>
                </c:pt>
                <c:pt idx="39">
                  <c:v>43448</c:v>
                </c:pt>
                <c:pt idx="40">
                  <c:v>43449</c:v>
                </c:pt>
                <c:pt idx="41">
                  <c:v>43450</c:v>
                </c:pt>
                <c:pt idx="42">
                  <c:v>43451</c:v>
                </c:pt>
                <c:pt idx="43">
                  <c:v>43452</c:v>
                </c:pt>
                <c:pt idx="44">
                  <c:v>43453</c:v>
                </c:pt>
                <c:pt idx="45">
                  <c:v>43454</c:v>
                </c:pt>
                <c:pt idx="46">
                  <c:v>43455</c:v>
                </c:pt>
                <c:pt idx="47">
                  <c:v>43456</c:v>
                </c:pt>
                <c:pt idx="48">
                  <c:v>43457</c:v>
                </c:pt>
                <c:pt idx="49">
                  <c:v>43458</c:v>
                </c:pt>
                <c:pt idx="50">
                  <c:v>43459</c:v>
                </c:pt>
                <c:pt idx="51">
                  <c:v>43460</c:v>
                </c:pt>
                <c:pt idx="52">
                  <c:v>43461</c:v>
                </c:pt>
                <c:pt idx="53">
                  <c:v>43462</c:v>
                </c:pt>
                <c:pt idx="54">
                  <c:v>43463</c:v>
                </c:pt>
                <c:pt idx="55">
                  <c:v>43464</c:v>
                </c:pt>
                <c:pt idx="56">
                  <c:v>43465</c:v>
                </c:pt>
                <c:pt idx="57">
                  <c:v>43466</c:v>
                </c:pt>
                <c:pt idx="58">
                  <c:v>43467</c:v>
                </c:pt>
                <c:pt idx="59">
                  <c:v>43468</c:v>
                </c:pt>
                <c:pt idx="60">
                  <c:v>43469</c:v>
                </c:pt>
                <c:pt idx="61">
                  <c:v>43470</c:v>
                </c:pt>
                <c:pt idx="62">
                  <c:v>43471</c:v>
                </c:pt>
                <c:pt idx="63">
                  <c:v>43472</c:v>
                </c:pt>
                <c:pt idx="64">
                  <c:v>43473</c:v>
                </c:pt>
                <c:pt idx="65">
                  <c:v>43474</c:v>
                </c:pt>
                <c:pt idx="66">
                  <c:v>43475</c:v>
                </c:pt>
                <c:pt idx="67">
                  <c:v>43476</c:v>
                </c:pt>
                <c:pt idx="68">
                  <c:v>43477</c:v>
                </c:pt>
                <c:pt idx="69">
                  <c:v>43478</c:v>
                </c:pt>
                <c:pt idx="70">
                  <c:v>43479</c:v>
                </c:pt>
                <c:pt idx="71">
                  <c:v>43480</c:v>
                </c:pt>
                <c:pt idx="72">
                  <c:v>43481</c:v>
                </c:pt>
                <c:pt idx="73">
                  <c:v>43482</c:v>
                </c:pt>
                <c:pt idx="74">
                  <c:v>43483</c:v>
                </c:pt>
                <c:pt idx="75">
                  <c:v>43484</c:v>
                </c:pt>
                <c:pt idx="76">
                  <c:v>43485</c:v>
                </c:pt>
                <c:pt idx="77">
                  <c:v>43486</c:v>
                </c:pt>
                <c:pt idx="78">
                  <c:v>43487</c:v>
                </c:pt>
                <c:pt idx="79">
                  <c:v>43488</c:v>
                </c:pt>
                <c:pt idx="80">
                  <c:v>43489</c:v>
                </c:pt>
                <c:pt idx="81">
                  <c:v>43490</c:v>
                </c:pt>
                <c:pt idx="82">
                  <c:v>43491</c:v>
                </c:pt>
                <c:pt idx="83">
                  <c:v>43492</c:v>
                </c:pt>
                <c:pt idx="84">
                  <c:v>43493</c:v>
                </c:pt>
                <c:pt idx="85">
                  <c:v>43494</c:v>
                </c:pt>
                <c:pt idx="86">
                  <c:v>43495</c:v>
                </c:pt>
              </c:numCache>
            </c:numRef>
          </c:cat>
          <c:val>
            <c:numRef>
              <c:f>ded_tr_plot!$B$2:$B$88</c:f>
              <c:numCache>
                <c:formatCode>General</c:formatCode>
                <c:ptCount val="87"/>
                <c:pt idx="0">
                  <c:v>-5.0418782840050849</c:v>
                </c:pt>
                <c:pt idx="1">
                  <c:v>-4.6673228154227635</c:v>
                </c:pt>
                <c:pt idx="2">
                  <c:v>-5.6022818373362959</c:v>
                </c:pt>
                <c:pt idx="3">
                  <c:v>-5.6044608159896248</c:v>
                </c:pt>
                <c:pt idx="4">
                  <c:v>-6.1948666973927935</c:v>
                </c:pt>
                <c:pt idx="5">
                  <c:v>-3.4078514587729778</c:v>
                </c:pt>
                <c:pt idx="6">
                  <c:v>-8.1668651032406405</c:v>
                </c:pt>
                <c:pt idx="7">
                  <c:v>-3.9687115405200259</c:v>
                </c:pt>
                <c:pt idx="8">
                  <c:v>-5.6822624804551047</c:v>
                </c:pt>
                <c:pt idx="9">
                  <c:v>-5.3186411517185128</c:v>
                </c:pt>
                <c:pt idx="10">
                  <c:v>-8.118040365320768</c:v>
                </c:pt>
                <c:pt idx="11">
                  <c:v>-4.5664597867403618</c:v>
                </c:pt>
                <c:pt idx="12">
                  <c:v>-2.7285149270850702</c:v>
                </c:pt>
                <c:pt idx="13">
                  <c:v>-8.992601660558563</c:v>
                </c:pt>
                <c:pt idx="14">
                  <c:v>-5.3613211777622318</c:v>
                </c:pt>
                <c:pt idx="15">
                  <c:v>-6.0299168502478739</c:v>
                </c:pt>
                <c:pt idx="16">
                  <c:v>-3.2259852040824648</c:v>
                </c:pt>
                <c:pt idx="19">
                  <c:v>-10.036422081439964</c:v>
                </c:pt>
                <c:pt idx="20">
                  <c:v>-6.680858943198003</c:v>
                </c:pt>
                <c:pt idx="21">
                  <c:v>-4.3314400433016917</c:v>
                </c:pt>
                <c:pt idx="22">
                  <c:v>-5.0648983249714021</c:v>
                </c:pt>
                <c:pt idx="23">
                  <c:v>-4.3713085050375842</c:v>
                </c:pt>
                <c:pt idx="24">
                  <c:v>-5.1559989650853</c:v>
                </c:pt>
                <c:pt idx="25">
                  <c:v>-5.6760842616338492</c:v>
                </c:pt>
                <c:pt idx="26">
                  <c:v>-6.6688237810297011</c:v>
                </c:pt>
                <c:pt idx="27">
                  <c:v>-10.168404346688689</c:v>
                </c:pt>
                <c:pt idx="28">
                  <c:v>-5.951267533381345</c:v>
                </c:pt>
                <c:pt idx="29">
                  <c:v>-5.6168767370833264</c:v>
                </c:pt>
                <c:pt idx="30">
                  <c:v>-6.5080504046428382</c:v>
                </c:pt>
                <c:pt idx="31">
                  <c:v>-5.1714562812847955</c:v>
                </c:pt>
                <c:pt idx="32">
                  <c:v>-6.0884951471218685</c:v>
                </c:pt>
                <c:pt idx="33">
                  <c:v>-3.5677011098005051</c:v>
                </c:pt>
                <c:pt idx="34">
                  <c:v>-8.66704385013173</c:v>
                </c:pt>
                <c:pt idx="35">
                  <c:v>-4.0208657348765628</c:v>
                </c:pt>
                <c:pt idx="36">
                  <c:v>-3.917371450863496</c:v>
                </c:pt>
                <c:pt idx="37">
                  <c:v>-4.7632555597639685</c:v>
                </c:pt>
                <c:pt idx="38">
                  <c:v>-4.9345348044451383</c:v>
                </c:pt>
                <c:pt idx="39">
                  <c:v>-7.0825348317389336</c:v>
                </c:pt>
                <c:pt idx="40">
                  <c:v>-2.8132291123419133</c:v>
                </c:pt>
                <c:pt idx="41">
                  <c:v>-7.5941250875596786</c:v>
                </c:pt>
                <c:pt idx="42">
                  <c:v>-4.9663623371410734</c:v>
                </c:pt>
                <c:pt idx="43">
                  <c:v>-5.2465748856465577</c:v>
                </c:pt>
                <c:pt idx="44">
                  <c:v>-4.6878587642371761</c:v>
                </c:pt>
                <c:pt idx="45">
                  <c:v>-4.9027093890966968</c:v>
                </c:pt>
                <c:pt idx="46">
                  <c:v>-3.9108037758851131</c:v>
                </c:pt>
                <c:pt idx="47">
                  <c:v>-2.5351514964515163</c:v>
                </c:pt>
                <c:pt idx="48">
                  <c:v>-6.3077082651104197</c:v>
                </c:pt>
                <c:pt idx="49">
                  <c:v>-2.7586500827133391</c:v>
                </c:pt>
                <c:pt idx="51">
                  <c:v>-3.8581221273528965</c:v>
                </c:pt>
                <c:pt idx="52">
                  <c:v>-4.1405741522705988</c:v>
                </c:pt>
                <c:pt idx="53">
                  <c:v>-4.3257623399467562</c:v>
                </c:pt>
                <c:pt idx="54">
                  <c:v>-2.969809554215352</c:v>
                </c:pt>
                <c:pt idx="55">
                  <c:v>-4.7695876972603228</c:v>
                </c:pt>
                <c:pt idx="56">
                  <c:v>-3.8418095294878993</c:v>
                </c:pt>
                <c:pt idx="59">
                  <c:v>-4.4866867409430284</c:v>
                </c:pt>
                <c:pt idx="60">
                  <c:v>-5.3802383712244088</c:v>
                </c:pt>
                <c:pt idx="61">
                  <c:v>-3.6361962211893557</c:v>
                </c:pt>
                <c:pt idx="62">
                  <c:v>-8.1301976760051424</c:v>
                </c:pt>
                <c:pt idx="63">
                  <c:v>-5.5420081659074079</c:v>
                </c:pt>
                <c:pt idx="64">
                  <c:v>-6.1863472398377466</c:v>
                </c:pt>
                <c:pt idx="65">
                  <c:v>-5.1281825107273491</c:v>
                </c:pt>
                <c:pt idx="66">
                  <c:v>-4.5843858173335814</c:v>
                </c:pt>
                <c:pt idx="67">
                  <c:v>-5.4615794655492209</c:v>
                </c:pt>
                <c:pt idx="68">
                  <c:v>-6.5965640868397335</c:v>
                </c:pt>
                <c:pt idx="69">
                  <c:v>-6.6838405419208078</c:v>
                </c:pt>
                <c:pt idx="70">
                  <c:v>-4.5347279135409879</c:v>
                </c:pt>
                <c:pt idx="71">
                  <c:v>-4.3320232769062947</c:v>
                </c:pt>
                <c:pt idx="72">
                  <c:v>-4.7526435983229627</c:v>
                </c:pt>
                <c:pt idx="73">
                  <c:v>-4.6268812764577527</c:v>
                </c:pt>
                <c:pt idx="74">
                  <c:v>-8.4671568281901965</c:v>
                </c:pt>
                <c:pt idx="75">
                  <c:v>-4.5426122369543354</c:v>
                </c:pt>
                <c:pt idx="76">
                  <c:v>-10.024965899583705</c:v>
                </c:pt>
                <c:pt idx="77">
                  <c:v>-2.9820527933618335</c:v>
                </c:pt>
                <c:pt idx="78">
                  <c:v>-5.0053361697258847</c:v>
                </c:pt>
                <c:pt idx="79">
                  <c:v>-7.0599555005425456</c:v>
                </c:pt>
                <c:pt idx="80">
                  <c:v>-6.5592769134974791</c:v>
                </c:pt>
                <c:pt idx="81">
                  <c:v>-4.2809263029636213</c:v>
                </c:pt>
                <c:pt idx="82">
                  <c:v>-4.2224701351860237</c:v>
                </c:pt>
                <c:pt idx="83">
                  <c:v>-8.5667307078054069</c:v>
                </c:pt>
                <c:pt idx="84">
                  <c:v>-4.4123195202255285</c:v>
                </c:pt>
                <c:pt idx="85">
                  <c:v>-3.9276682805332115</c:v>
                </c:pt>
                <c:pt idx="86">
                  <c:v>-2.5603965159157038</c:v>
                </c:pt>
              </c:numCache>
            </c:numRef>
          </c:val>
          <c:smooth val="0"/>
          <c:extLst>
            <c:ext xmlns:c16="http://schemas.microsoft.com/office/drawing/2014/chart" uri="{C3380CC4-5D6E-409C-BE32-E72D297353CC}">
              <c16:uniqueId val="{00000000-5F11-4B1A-AC17-B5E6E5EA6F13}"/>
            </c:ext>
          </c:extLst>
        </c:ser>
        <c:ser>
          <c:idx val="1"/>
          <c:order val="1"/>
          <c:tx>
            <c:strRef>
              <c:f>ded_tr_plot!$C$1</c:f>
              <c:strCache>
                <c:ptCount val="1"/>
                <c:pt idx="0">
                  <c:v>DBL-receiving transfers' TR difference</c:v>
                </c:pt>
              </c:strCache>
            </c:strRef>
          </c:tx>
          <c:spPr>
            <a:ln w="28575" cap="rnd">
              <a:solidFill>
                <a:schemeClr val="accent2"/>
              </a:solidFill>
              <a:round/>
            </a:ln>
            <a:effectLst/>
          </c:spPr>
          <c:marker>
            <c:symbol val="none"/>
          </c:marker>
          <c:cat>
            <c:numRef>
              <c:f>ded_tr_plot!$A$2:$A$88</c:f>
              <c:numCache>
                <c:formatCode>m/d/yyyy</c:formatCode>
                <c:ptCount val="87"/>
                <c:pt idx="0">
                  <c:v>43409</c:v>
                </c:pt>
                <c:pt idx="1">
                  <c:v>43410</c:v>
                </c:pt>
                <c:pt idx="2">
                  <c:v>43411</c:v>
                </c:pt>
                <c:pt idx="3">
                  <c:v>43412</c:v>
                </c:pt>
                <c:pt idx="4">
                  <c:v>43413</c:v>
                </c:pt>
                <c:pt idx="5">
                  <c:v>43414</c:v>
                </c:pt>
                <c:pt idx="6">
                  <c:v>43415</c:v>
                </c:pt>
                <c:pt idx="7">
                  <c:v>43416</c:v>
                </c:pt>
                <c:pt idx="8">
                  <c:v>43417</c:v>
                </c:pt>
                <c:pt idx="9">
                  <c:v>43418</c:v>
                </c:pt>
                <c:pt idx="10">
                  <c:v>43419</c:v>
                </c:pt>
                <c:pt idx="11">
                  <c:v>43420</c:v>
                </c:pt>
                <c:pt idx="12">
                  <c:v>43421</c:v>
                </c:pt>
                <c:pt idx="13">
                  <c:v>43422</c:v>
                </c:pt>
                <c:pt idx="14">
                  <c:v>43423</c:v>
                </c:pt>
                <c:pt idx="15">
                  <c:v>43424</c:v>
                </c:pt>
                <c:pt idx="16">
                  <c:v>43425</c:v>
                </c:pt>
                <c:pt idx="17">
                  <c:v>43426</c:v>
                </c:pt>
                <c:pt idx="18">
                  <c:v>43427</c:v>
                </c:pt>
                <c:pt idx="19">
                  <c:v>43428</c:v>
                </c:pt>
                <c:pt idx="20">
                  <c:v>43429</c:v>
                </c:pt>
                <c:pt idx="21">
                  <c:v>43430</c:v>
                </c:pt>
                <c:pt idx="22">
                  <c:v>43431</c:v>
                </c:pt>
                <c:pt idx="23">
                  <c:v>43432</c:v>
                </c:pt>
                <c:pt idx="24">
                  <c:v>43433</c:v>
                </c:pt>
                <c:pt idx="25">
                  <c:v>43434</c:v>
                </c:pt>
                <c:pt idx="26">
                  <c:v>43435</c:v>
                </c:pt>
                <c:pt idx="27">
                  <c:v>43436</c:v>
                </c:pt>
                <c:pt idx="28">
                  <c:v>43437</c:v>
                </c:pt>
                <c:pt idx="29">
                  <c:v>43438</c:v>
                </c:pt>
                <c:pt idx="30">
                  <c:v>43439</c:v>
                </c:pt>
                <c:pt idx="31">
                  <c:v>43440</c:v>
                </c:pt>
                <c:pt idx="32">
                  <c:v>43441</c:v>
                </c:pt>
                <c:pt idx="33">
                  <c:v>43442</c:v>
                </c:pt>
                <c:pt idx="34">
                  <c:v>43443</c:v>
                </c:pt>
                <c:pt idx="35">
                  <c:v>43444</c:v>
                </c:pt>
                <c:pt idx="36">
                  <c:v>43445</c:v>
                </c:pt>
                <c:pt idx="37">
                  <c:v>43446</c:v>
                </c:pt>
                <c:pt idx="38">
                  <c:v>43447</c:v>
                </c:pt>
                <c:pt idx="39">
                  <c:v>43448</c:v>
                </c:pt>
                <c:pt idx="40">
                  <c:v>43449</c:v>
                </c:pt>
                <c:pt idx="41">
                  <c:v>43450</c:v>
                </c:pt>
                <c:pt idx="42">
                  <c:v>43451</c:v>
                </c:pt>
                <c:pt idx="43">
                  <c:v>43452</c:v>
                </c:pt>
                <c:pt idx="44">
                  <c:v>43453</c:v>
                </c:pt>
                <c:pt idx="45">
                  <c:v>43454</c:v>
                </c:pt>
                <c:pt idx="46">
                  <c:v>43455</c:v>
                </c:pt>
                <c:pt idx="47">
                  <c:v>43456</c:v>
                </c:pt>
                <c:pt idx="48">
                  <c:v>43457</c:v>
                </c:pt>
                <c:pt idx="49">
                  <c:v>43458</c:v>
                </c:pt>
                <c:pt idx="50">
                  <c:v>43459</c:v>
                </c:pt>
                <c:pt idx="51">
                  <c:v>43460</c:v>
                </c:pt>
                <c:pt idx="52">
                  <c:v>43461</c:v>
                </c:pt>
                <c:pt idx="53">
                  <c:v>43462</c:v>
                </c:pt>
                <c:pt idx="54">
                  <c:v>43463</c:v>
                </c:pt>
                <c:pt idx="55">
                  <c:v>43464</c:v>
                </c:pt>
                <c:pt idx="56">
                  <c:v>43465</c:v>
                </c:pt>
                <c:pt idx="57">
                  <c:v>43466</c:v>
                </c:pt>
                <c:pt idx="58">
                  <c:v>43467</c:v>
                </c:pt>
                <c:pt idx="59">
                  <c:v>43468</c:v>
                </c:pt>
                <c:pt idx="60">
                  <c:v>43469</c:v>
                </c:pt>
                <c:pt idx="61">
                  <c:v>43470</c:v>
                </c:pt>
                <c:pt idx="62">
                  <c:v>43471</c:v>
                </c:pt>
                <c:pt idx="63">
                  <c:v>43472</c:v>
                </c:pt>
                <c:pt idx="64">
                  <c:v>43473</c:v>
                </c:pt>
                <c:pt idx="65">
                  <c:v>43474</c:v>
                </c:pt>
                <c:pt idx="66">
                  <c:v>43475</c:v>
                </c:pt>
                <c:pt idx="67">
                  <c:v>43476</c:v>
                </c:pt>
                <c:pt idx="68">
                  <c:v>43477</c:v>
                </c:pt>
                <c:pt idx="69">
                  <c:v>43478</c:v>
                </c:pt>
                <c:pt idx="70">
                  <c:v>43479</c:v>
                </c:pt>
                <c:pt idx="71">
                  <c:v>43480</c:v>
                </c:pt>
                <c:pt idx="72">
                  <c:v>43481</c:v>
                </c:pt>
                <c:pt idx="73">
                  <c:v>43482</c:v>
                </c:pt>
                <c:pt idx="74">
                  <c:v>43483</c:v>
                </c:pt>
                <c:pt idx="75">
                  <c:v>43484</c:v>
                </c:pt>
                <c:pt idx="76">
                  <c:v>43485</c:v>
                </c:pt>
                <c:pt idx="77">
                  <c:v>43486</c:v>
                </c:pt>
                <c:pt idx="78">
                  <c:v>43487</c:v>
                </c:pt>
                <c:pt idx="79">
                  <c:v>43488</c:v>
                </c:pt>
                <c:pt idx="80">
                  <c:v>43489</c:v>
                </c:pt>
                <c:pt idx="81">
                  <c:v>43490</c:v>
                </c:pt>
                <c:pt idx="82">
                  <c:v>43491</c:v>
                </c:pt>
                <c:pt idx="83">
                  <c:v>43492</c:v>
                </c:pt>
                <c:pt idx="84">
                  <c:v>43493</c:v>
                </c:pt>
                <c:pt idx="85">
                  <c:v>43494</c:v>
                </c:pt>
                <c:pt idx="86">
                  <c:v>43495</c:v>
                </c:pt>
              </c:numCache>
            </c:numRef>
          </c:cat>
          <c:val>
            <c:numRef>
              <c:f>ded_tr_plot!$C$2:$C$88</c:f>
              <c:numCache>
                <c:formatCode>General</c:formatCode>
                <c:ptCount val="87"/>
                <c:pt idx="0">
                  <c:v>7.6791023704211394</c:v>
                </c:pt>
                <c:pt idx="1">
                  <c:v>8.2586583292928761</c:v>
                </c:pt>
                <c:pt idx="2">
                  <c:v>7.8350530782756298</c:v>
                </c:pt>
                <c:pt idx="3">
                  <c:v>8.8328034986492732</c:v>
                </c:pt>
                <c:pt idx="4">
                  <c:v>8.3959632541677287</c:v>
                </c:pt>
                <c:pt idx="5">
                  <c:v>3.8040453903084863</c:v>
                </c:pt>
                <c:pt idx="6">
                  <c:v>7.8569682687886431</c:v>
                </c:pt>
                <c:pt idx="7">
                  <c:v>4.0559189551778303</c:v>
                </c:pt>
                <c:pt idx="8">
                  <c:v>7.5514721814139918</c:v>
                </c:pt>
                <c:pt idx="9">
                  <c:v>7.3503169103700916</c:v>
                </c:pt>
                <c:pt idx="10">
                  <c:v>8.7661628119611343</c:v>
                </c:pt>
                <c:pt idx="11">
                  <c:v>8.3316560616873918</c:v>
                </c:pt>
                <c:pt idx="12">
                  <c:v>3.8696712009683125</c:v>
                </c:pt>
                <c:pt idx="13">
                  <c:v>5.680743561125662</c:v>
                </c:pt>
                <c:pt idx="14">
                  <c:v>8.0114794477999691</c:v>
                </c:pt>
                <c:pt idx="15">
                  <c:v>7.6650161793837164</c:v>
                </c:pt>
                <c:pt idx="16">
                  <c:v>3.9274443828614487</c:v>
                </c:pt>
                <c:pt idx="19">
                  <c:v>5.925204626674109</c:v>
                </c:pt>
                <c:pt idx="20">
                  <c:v>6.5505054340780022</c:v>
                </c:pt>
                <c:pt idx="21">
                  <c:v>6.9678737317781785</c:v>
                </c:pt>
                <c:pt idx="22">
                  <c:v>9.0930459920887028</c:v>
                </c:pt>
                <c:pt idx="23">
                  <c:v>6.4469465759287612</c:v>
                </c:pt>
                <c:pt idx="24">
                  <c:v>7.1012819965113874</c:v>
                </c:pt>
                <c:pt idx="25">
                  <c:v>9.9458209945852349</c:v>
                </c:pt>
                <c:pt idx="26">
                  <c:v>5.6609060159054359</c:v>
                </c:pt>
                <c:pt idx="27">
                  <c:v>8.9778011997014957</c:v>
                </c:pt>
                <c:pt idx="28">
                  <c:v>7.0944880053340054</c:v>
                </c:pt>
                <c:pt idx="29">
                  <c:v>7.0487859618396769</c:v>
                </c:pt>
                <c:pt idx="30">
                  <c:v>6.709592458800854</c:v>
                </c:pt>
                <c:pt idx="31">
                  <c:v>9.0978787689702489</c:v>
                </c:pt>
                <c:pt idx="32">
                  <c:v>9.8728699850585162</c:v>
                </c:pt>
                <c:pt idx="33">
                  <c:v>5.5069780889066351</c:v>
                </c:pt>
                <c:pt idx="34">
                  <c:v>5.7244090500487443</c:v>
                </c:pt>
                <c:pt idx="35">
                  <c:v>4.5002150281028062</c:v>
                </c:pt>
                <c:pt idx="36">
                  <c:v>7.2951676212545795</c:v>
                </c:pt>
                <c:pt idx="37">
                  <c:v>6.8208232675915106</c:v>
                </c:pt>
                <c:pt idx="38">
                  <c:v>7.3838284464318527</c:v>
                </c:pt>
                <c:pt idx="39">
                  <c:v>7.6737022669391628</c:v>
                </c:pt>
                <c:pt idx="40">
                  <c:v>4.9614559028574234</c:v>
                </c:pt>
                <c:pt idx="41">
                  <c:v>6.1839610791104258</c:v>
                </c:pt>
                <c:pt idx="42">
                  <c:v>5.3197098249332164</c:v>
                </c:pt>
                <c:pt idx="43">
                  <c:v>5.2726018874355116</c:v>
                </c:pt>
                <c:pt idx="44">
                  <c:v>7.1700896339485318</c:v>
                </c:pt>
                <c:pt idx="45">
                  <c:v>6.656467833503914</c:v>
                </c:pt>
                <c:pt idx="46">
                  <c:v>6.0908834477200848</c:v>
                </c:pt>
                <c:pt idx="47">
                  <c:v>3.2004100194202412</c:v>
                </c:pt>
                <c:pt idx="48">
                  <c:v>5.4403056187939329</c:v>
                </c:pt>
                <c:pt idx="49">
                  <c:v>3.2298255088617189</c:v>
                </c:pt>
                <c:pt idx="51">
                  <c:v>3.0914549002306035</c:v>
                </c:pt>
                <c:pt idx="52">
                  <c:v>4.3924607495296506</c:v>
                </c:pt>
                <c:pt idx="53">
                  <c:v>5.8533767265392305</c:v>
                </c:pt>
                <c:pt idx="54">
                  <c:v>3.3562741935857812</c:v>
                </c:pt>
                <c:pt idx="55">
                  <c:v>5.9415975029774835</c:v>
                </c:pt>
                <c:pt idx="56">
                  <c:v>5.8040562731617706</c:v>
                </c:pt>
                <c:pt idx="59">
                  <c:v>6.0709993972797252</c:v>
                </c:pt>
                <c:pt idx="60">
                  <c:v>7.5304167151891903</c:v>
                </c:pt>
                <c:pt idx="61">
                  <c:v>7.0859774794467114</c:v>
                </c:pt>
                <c:pt idx="62">
                  <c:v>10.437259436779936</c:v>
                </c:pt>
                <c:pt idx="63">
                  <c:v>8.6044908882032463</c:v>
                </c:pt>
                <c:pt idx="64">
                  <c:v>9.6384152779709495</c:v>
                </c:pt>
                <c:pt idx="65">
                  <c:v>8.3401198317151373</c:v>
                </c:pt>
                <c:pt idx="66">
                  <c:v>8.8719703710690947</c:v>
                </c:pt>
                <c:pt idx="67">
                  <c:v>11.75950083948222</c:v>
                </c:pt>
                <c:pt idx="68">
                  <c:v>12.23754634203749</c:v>
                </c:pt>
                <c:pt idx="69">
                  <c:v>8.4339648724774747</c:v>
                </c:pt>
                <c:pt idx="70">
                  <c:v>8.9663845756860603</c:v>
                </c:pt>
                <c:pt idx="71">
                  <c:v>9.173405178693832</c:v>
                </c:pt>
                <c:pt idx="72">
                  <c:v>9.7582446790029955</c:v>
                </c:pt>
                <c:pt idx="73">
                  <c:v>9.4376004284949104</c:v>
                </c:pt>
                <c:pt idx="74">
                  <c:v>13.081552596459977</c:v>
                </c:pt>
                <c:pt idx="75">
                  <c:v>5.4401851810435442</c:v>
                </c:pt>
                <c:pt idx="76">
                  <c:v>8.4679616806795224</c:v>
                </c:pt>
                <c:pt idx="77">
                  <c:v>6.2271953364259254</c:v>
                </c:pt>
                <c:pt idx="78">
                  <c:v>9.5944824521905439</c:v>
                </c:pt>
                <c:pt idx="79">
                  <c:v>10.840552916655783</c:v>
                </c:pt>
                <c:pt idx="80">
                  <c:v>11.655643499945787</c:v>
                </c:pt>
                <c:pt idx="81">
                  <c:v>10.02916509994057</c:v>
                </c:pt>
                <c:pt idx="82">
                  <c:v>6.1141717108451452</c:v>
                </c:pt>
                <c:pt idx="83">
                  <c:v>6.6834795834093894</c:v>
                </c:pt>
                <c:pt idx="84">
                  <c:v>7.7100992723234629</c:v>
                </c:pt>
                <c:pt idx="85">
                  <c:v>8.5239164832906589</c:v>
                </c:pt>
                <c:pt idx="86">
                  <c:v>4.6558342527059429</c:v>
                </c:pt>
              </c:numCache>
            </c:numRef>
          </c:val>
          <c:smooth val="0"/>
          <c:extLst>
            <c:ext xmlns:c16="http://schemas.microsoft.com/office/drawing/2014/chart" uri="{C3380CC4-5D6E-409C-BE32-E72D297353CC}">
              <c16:uniqueId val="{00000001-5F11-4B1A-AC17-B5E6E5EA6F13}"/>
            </c:ext>
          </c:extLst>
        </c:ser>
        <c:ser>
          <c:idx val="2"/>
          <c:order val="2"/>
          <c:tx>
            <c:strRef>
              <c:f>ded_tr_plot!$D$1</c:f>
              <c:strCache>
                <c:ptCount val="1"/>
                <c:pt idx="0">
                  <c:v>Average TR difference</c:v>
                </c:pt>
              </c:strCache>
            </c:strRef>
          </c:tx>
          <c:spPr>
            <a:ln w="28575" cap="rnd">
              <a:solidFill>
                <a:schemeClr val="accent3"/>
              </a:solidFill>
              <a:round/>
            </a:ln>
            <a:effectLst/>
          </c:spPr>
          <c:marker>
            <c:symbol val="none"/>
          </c:marker>
          <c:cat>
            <c:numRef>
              <c:f>ded_tr_plot!$A$2:$A$88</c:f>
              <c:numCache>
                <c:formatCode>m/d/yyyy</c:formatCode>
                <c:ptCount val="87"/>
                <c:pt idx="0">
                  <c:v>43409</c:v>
                </c:pt>
                <c:pt idx="1">
                  <c:v>43410</c:v>
                </c:pt>
                <c:pt idx="2">
                  <c:v>43411</c:v>
                </c:pt>
                <c:pt idx="3">
                  <c:v>43412</c:v>
                </c:pt>
                <c:pt idx="4">
                  <c:v>43413</c:v>
                </c:pt>
                <c:pt idx="5">
                  <c:v>43414</c:v>
                </c:pt>
                <c:pt idx="6">
                  <c:v>43415</c:v>
                </c:pt>
                <c:pt idx="7">
                  <c:v>43416</c:v>
                </c:pt>
                <c:pt idx="8">
                  <c:v>43417</c:v>
                </c:pt>
                <c:pt idx="9">
                  <c:v>43418</c:v>
                </c:pt>
                <c:pt idx="10">
                  <c:v>43419</c:v>
                </c:pt>
                <c:pt idx="11">
                  <c:v>43420</c:v>
                </c:pt>
                <c:pt idx="12">
                  <c:v>43421</c:v>
                </c:pt>
                <c:pt idx="13">
                  <c:v>43422</c:v>
                </c:pt>
                <c:pt idx="14">
                  <c:v>43423</c:v>
                </c:pt>
                <c:pt idx="15">
                  <c:v>43424</c:v>
                </c:pt>
                <c:pt idx="16">
                  <c:v>43425</c:v>
                </c:pt>
                <c:pt idx="17">
                  <c:v>43426</c:v>
                </c:pt>
                <c:pt idx="18">
                  <c:v>43427</c:v>
                </c:pt>
                <c:pt idx="19">
                  <c:v>43428</c:v>
                </c:pt>
                <c:pt idx="20">
                  <c:v>43429</c:v>
                </c:pt>
                <c:pt idx="21">
                  <c:v>43430</c:v>
                </c:pt>
                <c:pt idx="22">
                  <c:v>43431</c:v>
                </c:pt>
                <c:pt idx="23">
                  <c:v>43432</c:v>
                </c:pt>
                <c:pt idx="24">
                  <c:v>43433</c:v>
                </c:pt>
                <c:pt idx="25">
                  <c:v>43434</c:v>
                </c:pt>
                <c:pt idx="26">
                  <c:v>43435</c:v>
                </c:pt>
                <c:pt idx="27">
                  <c:v>43436</c:v>
                </c:pt>
                <c:pt idx="28">
                  <c:v>43437</c:v>
                </c:pt>
                <c:pt idx="29">
                  <c:v>43438</c:v>
                </c:pt>
                <c:pt idx="30">
                  <c:v>43439</c:v>
                </c:pt>
                <c:pt idx="31">
                  <c:v>43440</c:v>
                </c:pt>
                <c:pt idx="32">
                  <c:v>43441</c:v>
                </c:pt>
                <c:pt idx="33">
                  <c:v>43442</c:v>
                </c:pt>
                <c:pt idx="34">
                  <c:v>43443</c:v>
                </c:pt>
                <c:pt idx="35">
                  <c:v>43444</c:v>
                </c:pt>
                <c:pt idx="36">
                  <c:v>43445</c:v>
                </c:pt>
                <c:pt idx="37">
                  <c:v>43446</c:v>
                </c:pt>
                <c:pt idx="38">
                  <c:v>43447</c:v>
                </c:pt>
                <c:pt idx="39">
                  <c:v>43448</c:v>
                </c:pt>
                <c:pt idx="40">
                  <c:v>43449</c:v>
                </c:pt>
                <c:pt idx="41">
                  <c:v>43450</c:v>
                </c:pt>
                <c:pt idx="42">
                  <c:v>43451</c:v>
                </c:pt>
                <c:pt idx="43">
                  <c:v>43452</c:v>
                </c:pt>
                <c:pt idx="44">
                  <c:v>43453</c:v>
                </c:pt>
                <c:pt idx="45">
                  <c:v>43454</c:v>
                </c:pt>
                <c:pt idx="46">
                  <c:v>43455</c:v>
                </c:pt>
                <c:pt idx="47">
                  <c:v>43456</c:v>
                </c:pt>
                <c:pt idx="48">
                  <c:v>43457</c:v>
                </c:pt>
                <c:pt idx="49">
                  <c:v>43458</c:v>
                </c:pt>
                <c:pt idx="50">
                  <c:v>43459</c:v>
                </c:pt>
                <c:pt idx="51">
                  <c:v>43460</c:v>
                </c:pt>
                <c:pt idx="52">
                  <c:v>43461</c:v>
                </c:pt>
                <c:pt idx="53">
                  <c:v>43462</c:v>
                </c:pt>
                <c:pt idx="54">
                  <c:v>43463</c:v>
                </c:pt>
                <c:pt idx="55">
                  <c:v>43464</c:v>
                </c:pt>
                <c:pt idx="56">
                  <c:v>43465</c:v>
                </c:pt>
                <c:pt idx="57">
                  <c:v>43466</c:v>
                </c:pt>
                <c:pt idx="58">
                  <c:v>43467</c:v>
                </c:pt>
                <c:pt idx="59">
                  <c:v>43468</c:v>
                </c:pt>
                <c:pt idx="60">
                  <c:v>43469</c:v>
                </c:pt>
                <c:pt idx="61">
                  <c:v>43470</c:v>
                </c:pt>
                <c:pt idx="62">
                  <c:v>43471</c:v>
                </c:pt>
                <c:pt idx="63">
                  <c:v>43472</c:v>
                </c:pt>
                <c:pt idx="64">
                  <c:v>43473</c:v>
                </c:pt>
                <c:pt idx="65">
                  <c:v>43474</c:v>
                </c:pt>
                <c:pt idx="66">
                  <c:v>43475</c:v>
                </c:pt>
                <c:pt idx="67">
                  <c:v>43476</c:v>
                </c:pt>
                <c:pt idx="68">
                  <c:v>43477</c:v>
                </c:pt>
                <c:pt idx="69">
                  <c:v>43478</c:v>
                </c:pt>
                <c:pt idx="70">
                  <c:v>43479</c:v>
                </c:pt>
                <c:pt idx="71">
                  <c:v>43480</c:v>
                </c:pt>
                <c:pt idx="72">
                  <c:v>43481</c:v>
                </c:pt>
                <c:pt idx="73">
                  <c:v>43482</c:v>
                </c:pt>
                <c:pt idx="74">
                  <c:v>43483</c:v>
                </c:pt>
                <c:pt idx="75">
                  <c:v>43484</c:v>
                </c:pt>
                <c:pt idx="76">
                  <c:v>43485</c:v>
                </c:pt>
                <c:pt idx="77">
                  <c:v>43486</c:v>
                </c:pt>
                <c:pt idx="78">
                  <c:v>43487</c:v>
                </c:pt>
                <c:pt idx="79">
                  <c:v>43488</c:v>
                </c:pt>
                <c:pt idx="80">
                  <c:v>43489</c:v>
                </c:pt>
                <c:pt idx="81">
                  <c:v>43490</c:v>
                </c:pt>
                <c:pt idx="82">
                  <c:v>43491</c:v>
                </c:pt>
                <c:pt idx="83">
                  <c:v>43492</c:v>
                </c:pt>
                <c:pt idx="84">
                  <c:v>43493</c:v>
                </c:pt>
                <c:pt idx="85">
                  <c:v>43494</c:v>
                </c:pt>
                <c:pt idx="86">
                  <c:v>43495</c:v>
                </c:pt>
              </c:numCache>
            </c:numRef>
          </c:cat>
          <c:val>
            <c:numRef>
              <c:f>ded_tr_plot!$D$2:$D$88</c:f>
              <c:numCache>
                <c:formatCode>General</c:formatCode>
                <c:ptCount val="87"/>
                <c:pt idx="0">
                  <c:v>0.23102263554621949</c:v>
                </c:pt>
                <c:pt idx="1">
                  <c:v>0.6550758396334313</c:v>
                </c:pt>
                <c:pt idx="2">
                  <c:v>-4.7676820044110002E-2</c:v>
                </c:pt>
                <c:pt idx="3">
                  <c:v>0.34728113515941583</c:v>
                </c:pt>
                <c:pt idx="4">
                  <c:v>-0.1707729987578066</c:v>
                </c:pt>
                <c:pt idx="5">
                  <c:v>-0.15221753814194372</c:v>
                </c:pt>
                <c:pt idx="6">
                  <c:v>-1.0179110580184849</c:v>
                </c:pt>
                <c:pt idx="7">
                  <c:v>-0.65855862980803792</c:v>
                </c:pt>
                <c:pt idx="8">
                  <c:v>-0.22564807481899507</c:v>
                </c:pt>
                <c:pt idx="9">
                  <c:v>-9.5788352363218365E-2</c:v>
                </c:pt>
                <c:pt idx="10">
                  <c:v>-1.1373475340622505</c:v>
                </c:pt>
                <c:pt idx="11">
                  <c:v>0.75393653094702717</c:v>
                </c:pt>
                <c:pt idx="12">
                  <c:v>0.25249478341168974</c:v>
                </c:pt>
                <c:pt idx="13">
                  <c:v>-2.3641848054353831</c:v>
                </c:pt>
                <c:pt idx="14">
                  <c:v>0.20091672750031897</c:v>
                </c:pt>
                <c:pt idx="15">
                  <c:v>-0.38359591539618343</c:v>
                </c:pt>
                <c:pt idx="16">
                  <c:v>-0.27325940871633225</c:v>
                </c:pt>
                <c:pt idx="19">
                  <c:v>-2.8472787830727739</c:v>
                </c:pt>
                <c:pt idx="20">
                  <c:v>-0.78775514936382507</c:v>
                </c:pt>
                <c:pt idx="21">
                  <c:v>0.3271789249943664</c:v>
                </c:pt>
                <c:pt idx="22">
                  <c:v>0.77632737627467385</c:v>
                </c:pt>
                <c:pt idx="23">
                  <c:v>9.7262608953413654E-2</c:v>
                </c:pt>
                <c:pt idx="24">
                  <c:v>-0.10527306519934942</c:v>
                </c:pt>
                <c:pt idx="25">
                  <c:v>0.78037344221008809</c:v>
                </c:pt>
                <c:pt idx="26">
                  <c:v>-1.1048605153682489</c:v>
                </c:pt>
                <c:pt idx="27">
                  <c:v>-1.6358877678853352</c:v>
                </c:pt>
                <c:pt idx="28">
                  <c:v>-0.57202847701293624</c:v>
                </c:pt>
                <c:pt idx="29">
                  <c:v>-0.42230945144742815</c:v>
                </c:pt>
                <c:pt idx="30">
                  <c:v>-1.0746994358917563</c:v>
                </c:pt>
                <c:pt idx="31">
                  <c:v>0.70452018487188006</c:v>
                </c:pt>
                <c:pt idx="32">
                  <c:v>0.48246495148404023</c:v>
                </c:pt>
                <c:pt idx="33">
                  <c:v>0.52421944011484278</c:v>
                </c:pt>
                <c:pt idx="34">
                  <c:v>-2.2302518901907451</c:v>
                </c:pt>
                <c:pt idx="35">
                  <c:v>-0.50811056922830566</c:v>
                </c:pt>
                <c:pt idx="36">
                  <c:v>0.68700800799684636</c:v>
                </c:pt>
                <c:pt idx="37">
                  <c:v>7.0762476680918951E-3</c:v>
                </c:pt>
                <c:pt idx="38">
                  <c:v>0.12130717812078373</c:v>
                </c:pt>
                <c:pt idx="39">
                  <c:v>-0.99405579342799655</c:v>
                </c:pt>
                <c:pt idx="40">
                  <c:v>0.67203292320990649</c:v>
                </c:pt>
                <c:pt idx="41">
                  <c:v>-1.4371288572828682</c:v>
                </c:pt>
                <c:pt idx="42">
                  <c:v>-0.74080443113456251</c:v>
                </c:pt>
                <c:pt idx="43">
                  <c:v>-0.93417627304896467</c:v>
                </c:pt>
                <c:pt idx="44">
                  <c:v>0.19337529882877025</c:v>
                </c:pt>
                <c:pt idx="45">
                  <c:v>-0.1564142083171669</c:v>
                </c:pt>
                <c:pt idx="46">
                  <c:v>0.21058623155288281</c:v>
                </c:pt>
                <c:pt idx="47">
                  <c:v>4.790079644922951E-2</c:v>
                </c:pt>
                <c:pt idx="48">
                  <c:v>-1.066394216203407</c:v>
                </c:pt>
                <c:pt idx="49">
                  <c:v>-0.29492900041338199</c:v>
                </c:pt>
                <c:pt idx="51">
                  <c:v>-1.0022852926060306</c:v>
                </c:pt>
                <c:pt idx="52">
                  <c:v>-0.6381282557247685</c:v>
                </c:pt>
                <c:pt idx="53">
                  <c:v>-0.14797073709292619</c:v>
                </c:pt>
                <c:pt idx="54">
                  <c:v>-0.12455081558069203</c:v>
                </c:pt>
                <c:pt idx="55">
                  <c:v>-1.9815962130140363E-2</c:v>
                </c:pt>
                <c:pt idx="56">
                  <c:v>0.12131767136356331</c:v>
                </c:pt>
                <c:pt idx="59">
                  <c:v>-0.15156436372886528</c:v>
                </c:pt>
                <c:pt idx="60">
                  <c:v>7.3604291948026201E-4</c:v>
                </c:pt>
                <c:pt idx="61">
                  <c:v>1.1909212207791642</c:v>
                </c:pt>
                <c:pt idx="62">
                  <c:v>0.12070070574364333</c:v>
                </c:pt>
                <c:pt idx="63">
                  <c:v>0.27824259788084582</c:v>
                </c:pt>
                <c:pt idx="64">
                  <c:v>0.31228621383312394</c:v>
                </c:pt>
                <c:pt idx="65">
                  <c:v>0.4062662430984405</c:v>
                </c:pt>
                <c:pt idx="66">
                  <c:v>0.9370336851266492</c:v>
                </c:pt>
                <c:pt idx="67">
                  <c:v>1.6132886695639232</c:v>
                </c:pt>
                <c:pt idx="68">
                  <c:v>1.8888580881047368</c:v>
                </c:pt>
                <c:pt idx="69">
                  <c:v>4.8980522996991738E-2</c:v>
                </c:pt>
                <c:pt idx="70">
                  <c:v>1.0081992173749308</c:v>
                </c:pt>
                <c:pt idx="71">
                  <c:v>1.2181223552716753</c:v>
                </c:pt>
                <c:pt idx="72">
                  <c:v>1.2075071356911975</c:v>
                </c:pt>
                <c:pt idx="73">
                  <c:v>1.1722830412269492</c:v>
                </c:pt>
                <c:pt idx="74">
                  <c:v>0.37401988463136071</c:v>
                </c:pt>
                <c:pt idx="75">
                  <c:v>-6.4308715007746819E-2</c:v>
                </c:pt>
                <c:pt idx="76">
                  <c:v>-1.8342097036919416</c:v>
                </c:pt>
                <c:pt idx="77">
                  <c:v>0.80110276710068096</c:v>
                </c:pt>
                <c:pt idx="78">
                  <c:v>1.006449014684824</c:v>
                </c:pt>
                <c:pt idx="79">
                  <c:v>0.31766868466692166</c:v>
                </c:pt>
                <c:pt idx="80">
                  <c:v>0.95629263783947671</c:v>
                </c:pt>
                <c:pt idx="81">
                  <c:v>1.6234195054016585</c:v>
                </c:pt>
                <c:pt idx="82">
                  <c:v>0.42504392176189043</c:v>
                </c:pt>
                <c:pt idx="83">
                  <c:v>-1.7896349092360113</c:v>
                </c:pt>
                <c:pt idx="84">
                  <c:v>0.57874695471650384</c:v>
                </c:pt>
                <c:pt idx="85">
                  <c:v>1.2097589370693997</c:v>
                </c:pt>
                <c:pt idx="86">
                  <c:v>0.40447535485605846</c:v>
                </c:pt>
              </c:numCache>
            </c:numRef>
          </c:val>
          <c:smooth val="0"/>
          <c:extLst>
            <c:ext xmlns:c16="http://schemas.microsoft.com/office/drawing/2014/chart" uri="{C3380CC4-5D6E-409C-BE32-E72D297353CC}">
              <c16:uniqueId val="{00000002-5F11-4B1A-AC17-B5E6E5EA6F13}"/>
            </c:ext>
          </c:extLst>
        </c:ser>
        <c:dLbls>
          <c:showLegendKey val="0"/>
          <c:showVal val="0"/>
          <c:showCatName val="0"/>
          <c:showSerName val="0"/>
          <c:showPercent val="0"/>
          <c:showBubbleSize val="0"/>
        </c:dLbls>
        <c:smooth val="0"/>
        <c:axId val="641868112"/>
        <c:axId val="641879760"/>
      </c:lineChart>
      <c:dateAx>
        <c:axId val="641868112"/>
        <c:scaling>
          <c:orientation val="minMax"/>
        </c:scaling>
        <c:delete val="0"/>
        <c:axPos val="b"/>
        <c:numFmt formatCode="m/d;@"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879760"/>
        <c:crosses val="autoZero"/>
        <c:auto val="1"/>
        <c:lblOffset val="100"/>
        <c:baseTimeUnit val="days"/>
        <c:majorUnit val="14"/>
        <c:majorTimeUnit val="days"/>
      </c:dateAx>
      <c:valAx>
        <c:axId val="6418797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868112"/>
        <c:crosses val="autoZero"/>
        <c:crossBetween val="between"/>
      </c:valAx>
      <c:spPr>
        <a:noFill/>
        <a:ln>
          <a:noFill/>
        </a:ln>
        <a:effectLst/>
      </c:spPr>
    </c:plotArea>
    <c:legend>
      <c:legendPos val="b"/>
      <c:layout>
        <c:manualLayout>
          <c:xMode val="edge"/>
          <c:yMode val="edge"/>
          <c:x val="5.1964858559346743E-4"/>
          <c:y val="0.89430145535213668"/>
          <c:w val="0.9994803514144065"/>
          <c:h val="0.1035959808262436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671697287839014E-2"/>
          <c:y val="7.1382219338092148E-2"/>
          <c:w val="0.89686533974919802"/>
          <c:h val="0.74021470872273343"/>
        </c:manualLayout>
      </c:layout>
      <c:lineChart>
        <c:grouping val="standard"/>
        <c:varyColors val="0"/>
        <c:ser>
          <c:idx val="0"/>
          <c:order val="0"/>
          <c:tx>
            <c:strRef>
              <c:f>'a&amp;b_dedicated_merge'!$AU$1</c:f>
              <c:strCache>
                <c:ptCount val="1"/>
                <c:pt idx="0">
                  <c:v>DBL-generating transfers' TR difference</c:v>
                </c:pt>
              </c:strCache>
            </c:strRef>
          </c:tx>
          <c:spPr>
            <a:ln w="28575" cap="rnd">
              <a:solidFill>
                <a:schemeClr val="accent1"/>
              </a:solidFill>
              <a:round/>
            </a:ln>
            <a:effectLst/>
          </c:spPr>
          <c:marker>
            <c:symbol val="none"/>
          </c:marker>
          <c:cat>
            <c:numRef>
              <c:f>'a&amp;b_dedicated_merge'!$AR$2:$AR$88</c:f>
              <c:numCache>
                <c:formatCode>m/d/yyyy</c:formatCode>
                <c:ptCount val="87"/>
                <c:pt idx="0">
                  <c:v>43409</c:v>
                </c:pt>
                <c:pt idx="1">
                  <c:v>43410</c:v>
                </c:pt>
                <c:pt idx="2">
                  <c:v>43411</c:v>
                </c:pt>
                <c:pt idx="3">
                  <c:v>43412</c:v>
                </c:pt>
                <c:pt idx="4">
                  <c:v>43413</c:v>
                </c:pt>
                <c:pt idx="5">
                  <c:v>43414</c:v>
                </c:pt>
                <c:pt idx="6">
                  <c:v>43415</c:v>
                </c:pt>
                <c:pt idx="7">
                  <c:v>43416</c:v>
                </c:pt>
                <c:pt idx="8">
                  <c:v>43417</c:v>
                </c:pt>
                <c:pt idx="9">
                  <c:v>43418</c:v>
                </c:pt>
                <c:pt idx="10">
                  <c:v>43419</c:v>
                </c:pt>
                <c:pt idx="11">
                  <c:v>43420</c:v>
                </c:pt>
                <c:pt idx="12">
                  <c:v>43421</c:v>
                </c:pt>
                <c:pt idx="13">
                  <c:v>43422</c:v>
                </c:pt>
                <c:pt idx="14">
                  <c:v>43423</c:v>
                </c:pt>
                <c:pt idx="15">
                  <c:v>43424</c:v>
                </c:pt>
                <c:pt idx="16">
                  <c:v>43425</c:v>
                </c:pt>
                <c:pt idx="17">
                  <c:v>43426</c:v>
                </c:pt>
                <c:pt idx="18">
                  <c:v>43427</c:v>
                </c:pt>
                <c:pt idx="19">
                  <c:v>43428</c:v>
                </c:pt>
                <c:pt idx="20">
                  <c:v>43429</c:v>
                </c:pt>
                <c:pt idx="21">
                  <c:v>43430</c:v>
                </c:pt>
                <c:pt idx="22">
                  <c:v>43431</c:v>
                </c:pt>
                <c:pt idx="23">
                  <c:v>43432</c:v>
                </c:pt>
                <c:pt idx="24">
                  <c:v>43433</c:v>
                </c:pt>
                <c:pt idx="25">
                  <c:v>43434</c:v>
                </c:pt>
                <c:pt idx="26">
                  <c:v>43435</c:v>
                </c:pt>
                <c:pt idx="27">
                  <c:v>43436</c:v>
                </c:pt>
                <c:pt idx="28">
                  <c:v>43437</c:v>
                </c:pt>
                <c:pt idx="29">
                  <c:v>43438</c:v>
                </c:pt>
                <c:pt idx="30">
                  <c:v>43439</c:v>
                </c:pt>
                <c:pt idx="31">
                  <c:v>43440</c:v>
                </c:pt>
                <c:pt idx="32">
                  <c:v>43441</c:v>
                </c:pt>
                <c:pt idx="33">
                  <c:v>43442</c:v>
                </c:pt>
                <c:pt idx="34">
                  <c:v>43443</c:v>
                </c:pt>
                <c:pt idx="35">
                  <c:v>43444</c:v>
                </c:pt>
                <c:pt idx="36">
                  <c:v>43445</c:v>
                </c:pt>
                <c:pt idx="37">
                  <c:v>43446</c:v>
                </c:pt>
                <c:pt idx="38">
                  <c:v>43447</c:v>
                </c:pt>
                <c:pt idx="39">
                  <c:v>43448</c:v>
                </c:pt>
                <c:pt idx="40">
                  <c:v>43449</c:v>
                </c:pt>
                <c:pt idx="41">
                  <c:v>43450</c:v>
                </c:pt>
                <c:pt idx="42">
                  <c:v>43451</c:v>
                </c:pt>
                <c:pt idx="43">
                  <c:v>43452</c:v>
                </c:pt>
                <c:pt idx="44">
                  <c:v>43453</c:v>
                </c:pt>
                <c:pt idx="45">
                  <c:v>43454</c:v>
                </c:pt>
                <c:pt idx="46">
                  <c:v>43455</c:v>
                </c:pt>
                <c:pt idx="47">
                  <c:v>43456</c:v>
                </c:pt>
                <c:pt idx="48">
                  <c:v>43457</c:v>
                </c:pt>
                <c:pt idx="49">
                  <c:v>43458</c:v>
                </c:pt>
                <c:pt idx="50">
                  <c:v>43459</c:v>
                </c:pt>
                <c:pt idx="51">
                  <c:v>43460</c:v>
                </c:pt>
                <c:pt idx="52">
                  <c:v>43461</c:v>
                </c:pt>
                <c:pt idx="53">
                  <c:v>43462</c:v>
                </c:pt>
                <c:pt idx="54">
                  <c:v>43463</c:v>
                </c:pt>
                <c:pt idx="55">
                  <c:v>43464</c:v>
                </c:pt>
                <c:pt idx="56">
                  <c:v>43465</c:v>
                </c:pt>
                <c:pt idx="57">
                  <c:v>43466</c:v>
                </c:pt>
                <c:pt idx="58">
                  <c:v>43467</c:v>
                </c:pt>
                <c:pt idx="59">
                  <c:v>43468</c:v>
                </c:pt>
                <c:pt idx="60">
                  <c:v>43469</c:v>
                </c:pt>
                <c:pt idx="61">
                  <c:v>43470</c:v>
                </c:pt>
                <c:pt idx="62">
                  <c:v>43471</c:v>
                </c:pt>
                <c:pt idx="63">
                  <c:v>43472</c:v>
                </c:pt>
                <c:pt idx="64">
                  <c:v>43473</c:v>
                </c:pt>
                <c:pt idx="65">
                  <c:v>43474</c:v>
                </c:pt>
                <c:pt idx="66">
                  <c:v>43475</c:v>
                </c:pt>
                <c:pt idx="67">
                  <c:v>43476</c:v>
                </c:pt>
                <c:pt idx="68">
                  <c:v>43477</c:v>
                </c:pt>
                <c:pt idx="69">
                  <c:v>43478</c:v>
                </c:pt>
                <c:pt idx="70">
                  <c:v>43479</c:v>
                </c:pt>
                <c:pt idx="71">
                  <c:v>43480</c:v>
                </c:pt>
                <c:pt idx="72">
                  <c:v>43481</c:v>
                </c:pt>
                <c:pt idx="73">
                  <c:v>43482</c:v>
                </c:pt>
                <c:pt idx="74">
                  <c:v>43483</c:v>
                </c:pt>
                <c:pt idx="75">
                  <c:v>43484</c:v>
                </c:pt>
                <c:pt idx="76">
                  <c:v>43485</c:v>
                </c:pt>
                <c:pt idx="77">
                  <c:v>43486</c:v>
                </c:pt>
                <c:pt idx="78">
                  <c:v>43487</c:v>
                </c:pt>
                <c:pt idx="79">
                  <c:v>43488</c:v>
                </c:pt>
                <c:pt idx="80">
                  <c:v>43489</c:v>
                </c:pt>
                <c:pt idx="81">
                  <c:v>43490</c:v>
                </c:pt>
                <c:pt idx="82">
                  <c:v>43491</c:v>
                </c:pt>
                <c:pt idx="83">
                  <c:v>43492</c:v>
                </c:pt>
                <c:pt idx="84">
                  <c:v>43493</c:v>
                </c:pt>
                <c:pt idx="85">
                  <c:v>43494</c:v>
                </c:pt>
                <c:pt idx="86">
                  <c:v>43495</c:v>
                </c:pt>
              </c:numCache>
            </c:numRef>
          </c:cat>
          <c:val>
            <c:numRef>
              <c:f>'a&amp;b_dedicated_merge'!$AU$2:$AU$88</c:f>
              <c:numCache>
                <c:formatCode>General</c:formatCode>
                <c:ptCount val="87"/>
                <c:pt idx="0">
                  <c:v>-5.0418782840050849</c:v>
                </c:pt>
                <c:pt idx="1">
                  <c:v>-4.6673228154227626</c:v>
                </c:pt>
                <c:pt idx="2">
                  <c:v>-5.6022818373362968</c:v>
                </c:pt>
                <c:pt idx="3">
                  <c:v>-5.6044608159896256</c:v>
                </c:pt>
                <c:pt idx="4">
                  <c:v>-6.1948666973927935</c:v>
                </c:pt>
                <c:pt idx="5">
                  <c:v>-3.4078514587729778</c:v>
                </c:pt>
                <c:pt idx="6">
                  <c:v>-8.1668651032406405</c:v>
                </c:pt>
                <c:pt idx="7">
                  <c:v>-3.9687115405200264</c:v>
                </c:pt>
                <c:pt idx="8">
                  <c:v>-5.6822624804551047</c:v>
                </c:pt>
                <c:pt idx="9">
                  <c:v>-5.3186411517185128</c:v>
                </c:pt>
                <c:pt idx="10">
                  <c:v>-8.1180403653207662</c:v>
                </c:pt>
                <c:pt idx="11">
                  <c:v>-4.5664597867403609</c:v>
                </c:pt>
                <c:pt idx="12">
                  <c:v>-2.7285149270850697</c:v>
                </c:pt>
                <c:pt idx="13">
                  <c:v>-8.992601660558563</c:v>
                </c:pt>
                <c:pt idx="14">
                  <c:v>-5.3613211777622318</c:v>
                </c:pt>
                <c:pt idx="15">
                  <c:v>-6.0299168502478739</c:v>
                </c:pt>
                <c:pt idx="16">
                  <c:v>-3.2259852040824648</c:v>
                </c:pt>
                <c:pt idx="19">
                  <c:v>-10.036422081439964</c:v>
                </c:pt>
                <c:pt idx="20">
                  <c:v>-6.6808589431980039</c:v>
                </c:pt>
                <c:pt idx="21">
                  <c:v>-4.3314400433016917</c:v>
                </c:pt>
                <c:pt idx="22">
                  <c:v>-5.0648983249714012</c:v>
                </c:pt>
                <c:pt idx="23">
                  <c:v>-4.3713085050375851</c:v>
                </c:pt>
                <c:pt idx="24">
                  <c:v>-5.1559989650853</c:v>
                </c:pt>
                <c:pt idx="25">
                  <c:v>-5.6760842616338483</c:v>
                </c:pt>
                <c:pt idx="26">
                  <c:v>-6.668823781029702</c:v>
                </c:pt>
                <c:pt idx="27">
                  <c:v>-10.168404346688689</c:v>
                </c:pt>
                <c:pt idx="28">
                  <c:v>-5.9512675333813458</c:v>
                </c:pt>
                <c:pt idx="29">
                  <c:v>-5.6168767370833272</c:v>
                </c:pt>
                <c:pt idx="30">
                  <c:v>-6.5080504046428382</c:v>
                </c:pt>
                <c:pt idx="31">
                  <c:v>-5.1714562812847964</c:v>
                </c:pt>
                <c:pt idx="32">
                  <c:v>-6.0884951471218685</c:v>
                </c:pt>
                <c:pt idx="33">
                  <c:v>-3.5677011098005056</c:v>
                </c:pt>
                <c:pt idx="34">
                  <c:v>-8.66704385013173</c:v>
                </c:pt>
                <c:pt idx="35">
                  <c:v>-4.0208657348765628</c:v>
                </c:pt>
                <c:pt idx="36">
                  <c:v>-3.9173714508634965</c:v>
                </c:pt>
                <c:pt idx="37">
                  <c:v>-4.7632555597639685</c:v>
                </c:pt>
                <c:pt idx="38">
                  <c:v>-4.9345348044451374</c:v>
                </c:pt>
                <c:pt idx="39">
                  <c:v>-7.0825348317389336</c:v>
                </c:pt>
                <c:pt idx="40">
                  <c:v>-2.8132291123419133</c:v>
                </c:pt>
                <c:pt idx="41">
                  <c:v>-7.5941250875596795</c:v>
                </c:pt>
                <c:pt idx="42">
                  <c:v>-4.9663623371410743</c:v>
                </c:pt>
                <c:pt idx="43">
                  <c:v>-5.2465748856465577</c:v>
                </c:pt>
                <c:pt idx="44">
                  <c:v>-4.6878587642371761</c:v>
                </c:pt>
                <c:pt idx="45">
                  <c:v>-4.9027093890966968</c:v>
                </c:pt>
                <c:pt idx="46">
                  <c:v>-3.9108037758851131</c:v>
                </c:pt>
                <c:pt idx="47">
                  <c:v>-2.5351514964515163</c:v>
                </c:pt>
                <c:pt idx="48">
                  <c:v>-6.3077082651104188</c:v>
                </c:pt>
                <c:pt idx="49">
                  <c:v>-2.7586500827133391</c:v>
                </c:pt>
                <c:pt idx="51">
                  <c:v>-3.8581221273528961</c:v>
                </c:pt>
                <c:pt idx="52">
                  <c:v>-4.1405741522705979</c:v>
                </c:pt>
                <c:pt idx="53">
                  <c:v>-4.3257623399467562</c:v>
                </c:pt>
                <c:pt idx="54">
                  <c:v>-2.969809554215352</c:v>
                </c:pt>
                <c:pt idx="55">
                  <c:v>-4.7695876972603228</c:v>
                </c:pt>
                <c:pt idx="56">
                  <c:v>-3.8418095294878989</c:v>
                </c:pt>
                <c:pt idx="59">
                  <c:v>-4.4866867409430293</c:v>
                </c:pt>
                <c:pt idx="60">
                  <c:v>-5.3802383712244088</c:v>
                </c:pt>
                <c:pt idx="61">
                  <c:v>-3.6361962211893557</c:v>
                </c:pt>
                <c:pt idx="62">
                  <c:v>-8.1301976760051424</c:v>
                </c:pt>
                <c:pt idx="63">
                  <c:v>-5.5420081659074079</c:v>
                </c:pt>
                <c:pt idx="64">
                  <c:v>-6.1863472398377475</c:v>
                </c:pt>
                <c:pt idx="65">
                  <c:v>-5.12818251072735</c:v>
                </c:pt>
                <c:pt idx="66">
                  <c:v>-4.5843858173335814</c:v>
                </c:pt>
                <c:pt idx="67">
                  <c:v>-5.46157946554922</c:v>
                </c:pt>
                <c:pt idx="68">
                  <c:v>-6.5965640868397335</c:v>
                </c:pt>
                <c:pt idx="69">
                  <c:v>-6.6838405419208078</c:v>
                </c:pt>
                <c:pt idx="70">
                  <c:v>-4.5347279135409879</c:v>
                </c:pt>
                <c:pt idx="71">
                  <c:v>-4.3320232769062956</c:v>
                </c:pt>
                <c:pt idx="72">
                  <c:v>-4.7526435983229618</c:v>
                </c:pt>
                <c:pt idx="73">
                  <c:v>-4.6268812764577536</c:v>
                </c:pt>
                <c:pt idx="74">
                  <c:v>-8.4671568281901965</c:v>
                </c:pt>
                <c:pt idx="75">
                  <c:v>-4.5426122369543354</c:v>
                </c:pt>
                <c:pt idx="76">
                  <c:v>-10.024965899583705</c:v>
                </c:pt>
                <c:pt idx="77">
                  <c:v>-2.9820527933618335</c:v>
                </c:pt>
                <c:pt idx="78">
                  <c:v>-5.0053361697258856</c:v>
                </c:pt>
                <c:pt idx="79">
                  <c:v>-7.0599555005425456</c:v>
                </c:pt>
                <c:pt idx="80">
                  <c:v>-6.5592769134974791</c:v>
                </c:pt>
                <c:pt idx="81">
                  <c:v>-4.2809263029636213</c:v>
                </c:pt>
                <c:pt idx="82">
                  <c:v>-4.2224701351860228</c:v>
                </c:pt>
                <c:pt idx="83">
                  <c:v>-8.5667307078054069</c:v>
                </c:pt>
                <c:pt idx="84">
                  <c:v>-4.4123195202255285</c:v>
                </c:pt>
                <c:pt idx="85">
                  <c:v>-3.9276682805332115</c:v>
                </c:pt>
                <c:pt idx="86">
                  <c:v>-2.5603965159157043</c:v>
                </c:pt>
              </c:numCache>
            </c:numRef>
          </c:val>
          <c:smooth val="0"/>
          <c:extLst>
            <c:ext xmlns:c16="http://schemas.microsoft.com/office/drawing/2014/chart" uri="{C3380CC4-5D6E-409C-BE32-E72D297353CC}">
              <c16:uniqueId val="{00000000-9E86-4BC9-8D25-46AF0797B81B}"/>
            </c:ext>
          </c:extLst>
        </c:ser>
        <c:ser>
          <c:idx val="1"/>
          <c:order val="1"/>
          <c:tx>
            <c:strRef>
              <c:f>'a&amp;b_dedicated_merge'!$AV$1</c:f>
              <c:strCache>
                <c:ptCount val="1"/>
                <c:pt idx="0">
                  <c:v>DBL-receiving transfers' TR difference</c:v>
                </c:pt>
              </c:strCache>
            </c:strRef>
          </c:tx>
          <c:spPr>
            <a:ln w="28575" cap="rnd">
              <a:solidFill>
                <a:schemeClr val="accent2"/>
              </a:solidFill>
              <a:round/>
            </a:ln>
            <a:effectLst/>
          </c:spPr>
          <c:marker>
            <c:symbol val="none"/>
          </c:marker>
          <c:cat>
            <c:numRef>
              <c:f>'a&amp;b_dedicated_merge'!$AR$2:$AR$88</c:f>
              <c:numCache>
                <c:formatCode>m/d/yyyy</c:formatCode>
                <c:ptCount val="87"/>
                <c:pt idx="0">
                  <c:v>43409</c:v>
                </c:pt>
                <c:pt idx="1">
                  <c:v>43410</c:v>
                </c:pt>
                <c:pt idx="2">
                  <c:v>43411</c:v>
                </c:pt>
                <c:pt idx="3">
                  <c:v>43412</c:v>
                </c:pt>
                <c:pt idx="4">
                  <c:v>43413</c:v>
                </c:pt>
                <c:pt idx="5">
                  <c:v>43414</c:v>
                </c:pt>
                <c:pt idx="6">
                  <c:v>43415</c:v>
                </c:pt>
                <c:pt idx="7">
                  <c:v>43416</c:v>
                </c:pt>
                <c:pt idx="8">
                  <c:v>43417</c:v>
                </c:pt>
                <c:pt idx="9">
                  <c:v>43418</c:v>
                </c:pt>
                <c:pt idx="10">
                  <c:v>43419</c:v>
                </c:pt>
                <c:pt idx="11">
                  <c:v>43420</c:v>
                </c:pt>
                <c:pt idx="12">
                  <c:v>43421</c:v>
                </c:pt>
                <c:pt idx="13">
                  <c:v>43422</c:v>
                </c:pt>
                <c:pt idx="14">
                  <c:v>43423</c:v>
                </c:pt>
                <c:pt idx="15">
                  <c:v>43424</c:v>
                </c:pt>
                <c:pt idx="16">
                  <c:v>43425</c:v>
                </c:pt>
                <c:pt idx="17">
                  <c:v>43426</c:v>
                </c:pt>
                <c:pt idx="18">
                  <c:v>43427</c:v>
                </c:pt>
                <c:pt idx="19">
                  <c:v>43428</c:v>
                </c:pt>
                <c:pt idx="20">
                  <c:v>43429</c:v>
                </c:pt>
                <c:pt idx="21">
                  <c:v>43430</c:v>
                </c:pt>
                <c:pt idx="22">
                  <c:v>43431</c:v>
                </c:pt>
                <c:pt idx="23">
                  <c:v>43432</c:v>
                </c:pt>
                <c:pt idx="24">
                  <c:v>43433</c:v>
                </c:pt>
                <c:pt idx="25">
                  <c:v>43434</c:v>
                </c:pt>
                <c:pt idx="26">
                  <c:v>43435</c:v>
                </c:pt>
                <c:pt idx="27">
                  <c:v>43436</c:v>
                </c:pt>
                <c:pt idx="28">
                  <c:v>43437</c:v>
                </c:pt>
                <c:pt idx="29">
                  <c:v>43438</c:v>
                </c:pt>
                <c:pt idx="30">
                  <c:v>43439</c:v>
                </c:pt>
                <c:pt idx="31">
                  <c:v>43440</c:v>
                </c:pt>
                <c:pt idx="32">
                  <c:v>43441</c:v>
                </c:pt>
                <c:pt idx="33">
                  <c:v>43442</c:v>
                </c:pt>
                <c:pt idx="34">
                  <c:v>43443</c:v>
                </c:pt>
                <c:pt idx="35">
                  <c:v>43444</c:v>
                </c:pt>
                <c:pt idx="36">
                  <c:v>43445</c:v>
                </c:pt>
                <c:pt idx="37">
                  <c:v>43446</c:v>
                </c:pt>
                <c:pt idx="38">
                  <c:v>43447</c:v>
                </c:pt>
                <c:pt idx="39">
                  <c:v>43448</c:v>
                </c:pt>
                <c:pt idx="40">
                  <c:v>43449</c:v>
                </c:pt>
                <c:pt idx="41">
                  <c:v>43450</c:v>
                </c:pt>
                <c:pt idx="42">
                  <c:v>43451</c:v>
                </c:pt>
                <c:pt idx="43">
                  <c:v>43452</c:v>
                </c:pt>
                <c:pt idx="44">
                  <c:v>43453</c:v>
                </c:pt>
                <c:pt idx="45">
                  <c:v>43454</c:v>
                </c:pt>
                <c:pt idx="46">
                  <c:v>43455</c:v>
                </c:pt>
                <c:pt idx="47">
                  <c:v>43456</c:v>
                </c:pt>
                <c:pt idx="48">
                  <c:v>43457</c:v>
                </c:pt>
                <c:pt idx="49">
                  <c:v>43458</c:v>
                </c:pt>
                <c:pt idx="50">
                  <c:v>43459</c:v>
                </c:pt>
                <c:pt idx="51">
                  <c:v>43460</c:v>
                </c:pt>
                <c:pt idx="52">
                  <c:v>43461</c:v>
                </c:pt>
                <c:pt idx="53">
                  <c:v>43462</c:v>
                </c:pt>
                <c:pt idx="54">
                  <c:v>43463</c:v>
                </c:pt>
                <c:pt idx="55">
                  <c:v>43464</c:v>
                </c:pt>
                <c:pt idx="56">
                  <c:v>43465</c:v>
                </c:pt>
                <c:pt idx="57">
                  <c:v>43466</c:v>
                </c:pt>
                <c:pt idx="58">
                  <c:v>43467</c:v>
                </c:pt>
                <c:pt idx="59">
                  <c:v>43468</c:v>
                </c:pt>
                <c:pt idx="60">
                  <c:v>43469</c:v>
                </c:pt>
                <c:pt idx="61">
                  <c:v>43470</c:v>
                </c:pt>
                <c:pt idx="62">
                  <c:v>43471</c:v>
                </c:pt>
                <c:pt idx="63">
                  <c:v>43472</c:v>
                </c:pt>
                <c:pt idx="64">
                  <c:v>43473</c:v>
                </c:pt>
                <c:pt idx="65">
                  <c:v>43474</c:v>
                </c:pt>
                <c:pt idx="66">
                  <c:v>43475</c:v>
                </c:pt>
                <c:pt idx="67">
                  <c:v>43476</c:v>
                </c:pt>
                <c:pt idx="68">
                  <c:v>43477</c:v>
                </c:pt>
                <c:pt idx="69">
                  <c:v>43478</c:v>
                </c:pt>
                <c:pt idx="70">
                  <c:v>43479</c:v>
                </c:pt>
                <c:pt idx="71">
                  <c:v>43480</c:v>
                </c:pt>
                <c:pt idx="72">
                  <c:v>43481</c:v>
                </c:pt>
                <c:pt idx="73">
                  <c:v>43482</c:v>
                </c:pt>
                <c:pt idx="74">
                  <c:v>43483</c:v>
                </c:pt>
                <c:pt idx="75">
                  <c:v>43484</c:v>
                </c:pt>
                <c:pt idx="76">
                  <c:v>43485</c:v>
                </c:pt>
                <c:pt idx="77">
                  <c:v>43486</c:v>
                </c:pt>
                <c:pt idx="78">
                  <c:v>43487</c:v>
                </c:pt>
                <c:pt idx="79">
                  <c:v>43488</c:v>
                </c:pt>
                <c:pt idx="80">
                  <c:v>43489</c:v>
                </c:pt>
                <c:pt idx="81">
                  <c:v>43490</c:v>
                </c:pt>
                <c:pt idx="82">
                  <c:v>43491</c:v>
                </c:pt>
                <c:pt idx="83">
                  <c:v>43492</c:v>
                </c:pt>
                <c:pt idx="84">
                  <c:v>43493</c:v>
                </c:pt>
                <c:pt idx="85">
                  <c:v>43494</c:v>
                </c:pt>
                <c:pt idx="86">
                  <c:v>43495</c:v>
                </c:pt>
              </c:numCache>
            </c:numRef>
          </c:cat>
          <c:val>
            <c:numRef>
              <c:f>'a&amp;b_dedicated_merge'!$AV$2:$AV$88</c:f>
              <c:numCache>
                <c:formatCode>General</c:formatCode>
                <c:ptCount val="87"/>
                <c:pt idx="0">
                  <c:v>9.3951045937160416</c:v>
                </c:pt>
                <c:pt idx="1">
                  <c:v>10.118577692226372</c:v>
                </c:pt>
                <c:pt idx="2">
                  <c:v>9.8702351525351553</c:v>
                </c:pt>
                <c:pt idx="3">
                  <c:v>10.687263882621846</c:v>
                </c:pt>
                <c:pt idx="4">
                  <c:v>10.655902690869425</c:v>
                </c:pt>
                <c:pt idx="5">
                  <c:v>5.0822570796452808</c:v>
                </c:pt>
                <c:pt idx="6">
                  <c:v>9.4261943126564045</c:v>
                </c:pt>
                <c:pt idx="7">
                  <c:v>5.5838728740227426</c:v>
                </c:pt>
                <c:pt idx="8">
                  <c:v>9.5931527941230161</c:v>
                </c:pt>
                <c:pt idx="9">
                  <c:v>8.9237606865718462</c:v>
                </c:pt>
                <c:pt idx="10">
                  <c:v>10.775110982914379</c:v>
                </c:pt>
                <c:pt idx="11">
                  <c:v>10.168542911711478</c:v>
                </c:pt>
                <c:pt idx="12">
                  <c:v>5.6093773759255132</c:v>
                </c:pt>
                <c:pt idx="13">
                  <c:v>8.1517129120883194</c:v>
                </c:pt>
                <c:pt idx="14">
                  <c:v>9.8069961624771906</c:v>
                </c:pt>
                <c:pt idx="15">
                  <c:v>9.5671600427978358</c:v>
                </c:pt>
                <c:pt idx="16">
                  <c:v>5.4444380476091192</c:v>
                </c:pt>
                <c:pt idx="19">
                  <c:v>7.6707506515404891</c:v>
                </c:pt>
                <c:pt idx="20">
                  <c:v>7.6201207164079703</c:v>
                </c:pt>
                <c:pt idx="21">
                  <c:v>8.7655346945274069</c:v>
                </c:pt>
                <c:pt idx="22">
                  <c:v>10.95901303609573</c:v>
                </c:pt>
                <c:pt idx="23">
                  <c:v>7.9959441882975781</c:v>
                </c:pt>
                <c:pt idx="24">
                  <c:v>8.9462243061464672</c:v>
                </c:pt>
                <c:pt idx="25">
                  <c:v>11.514291720381777</c:v>
                </c:pt>
                <c:pt idx="26">
                  <c:v>7.6251426640791404</c:v>
                </c:pt>
                <c:pt idx="27">
                  <c:v>10.646939953993312</c:v>
                </c:pt>
                <c:pt idx="28">
                  <c:v>8.9463345002677173</c:v>
                </c:pt>
                <c:pt idx="29">
                  <c:v>8.8766063756632132</c:v>
                </c:pt>
                <c:pt idx="30">
                  <c:v>8.7265520046267628</c:v>
                </c:pt>
                <c:pt idx="31">
                  <c:v>11.087255493286548</c:v>
                </c:pt>
                <c:pt idx="32">
                  <c:v>11.812693384084088</c:v>
                </c:pt>
                <c:pt idx="33">
                  <c:v>7.0856121928577664</c:v>
                </c:pt>
                <c:pt idx="34">
                  <c:v>6.9005932644790837</c:v>
                </c:pt>
                <c:pt idx="35">
                  <c:v>6.1239093161550198</c:v>
                </c:pt>
                <c:pt idx="36">
                  <c:v>9.0386534623061578</c:v>
                </c:pt>
                <c:pt idx="37">
                  <c:v>8.7288540774413192</c:v>
                </c:pt>
                <c:pt idx="38">
                  <c:v>9.1481073849261652</c:v>
                </c:pt>
                <c:pt idx="39">
                  <c:v>9.5170239431563601</c:v>
                </c:pt>
                <c:pt idx="40">
                  <c:v>6.2918532201016175</c:v>
                </c:pt>
                <c:pt idx="41">
                  <c:v>7.6134934633977327</c:v>
                </c:pt>
                <c:pt idx="42">
                  <c:v>7.1979550616949908</c:v>
                </c:pt>
                <c:pt idx="43">
                  <c:v>7.0339410707628156</c:v>
                </c:pt>
                <c:pt idx="44">
                  <c:v>8.9024368737561694</c:v>
                </c:pt>
                <c:pt idx="45">
                  <c:v>8.3983463069588424</c:v>
                </c:pt>
                <c:pt idx="46">
                  <c:v>7.5744248075580929</c:v>
                </c:pt>
                <c:pt idx="47">
                  <c:v>4.4694264775492973</c:v>
                </c:pt>
                <c:pt idx="48">
                  <c:v>6.8029892915022208</c:v>
                </c:pt>
                <c:pt idx="49">
                  <c:v>4.3653949320209007</c:v>
                </c:pt>
                <c:pt idx="51">
                  <c:v>5.4646360889590184</c:v>
                </c:pt>
                <c:pt idx="52">
                  <c:v>6.1733641212848358</c:v>
                </c:pt>
                <c:pt idx="53">
                  <c:v>7.6637762124913351</c:v>
                </c:pt>
                <c:pt idx="54">
                  <c:v>4.6364970557852008</c:v>
                </c:pt>
                <c:pt idx="55">
                  <c:v>7.4246579540943962</c:v>
                </c:pt>
                <c:pt idx="56">
                  <c:v>7.1617092624429741</c:v>
                </c:pt>
                <c:pt idx="59">
                  <c:v>7.7813159953629958</c:v>
                </c:pt>
                <c:pt idx="60">
                  <c:v>9.1456705532285394</c:v>
                </c:pt>
                <c:pt idx="61">
                  <c:v>8.3398031591668929</c:v>
                </c:pt>
                <c:pt idx="62">
                  <c:v>11.851789519043779</c:v>
                </c:pt>
                <c:pt idx="63">
                  <c:v>10.791743624675906</c:v>
                </c:pt>
                <c:pt idx="64">
                  <c:v>11.893368623381836</c:v>
                </c:pt>
                <c:pt idx="65">
                  <c:v>10.341562016729045</c:v>
                </c:pt>
                <c:pt idx="66">
                  <c:v>11.093281715683441</c:v>
                </c:pt>
                <c:pt idx="67">
                  <c:v>13.828496171315086</c:v>
                </c:pt>
                <c:pt idx="68">
                  <c:v>13.783405608934679</c:v>
                </c:pt>
                <c:pt idx="69">
                  <c:v>9.3486313102397069</c:v>
                </c:pt>
                <c:pt idx="70">
                  <c:v>10.799702861469138</c:v>
                </c:pt>
                <c:pt idx="71">
                  <c:v>11.292117912971927</c:v>
                </c:pt>
                <c:pt idx="72">
                  <c:v>11.865768153035566</c:v>
                </c:pt>
                <c:pt idx="73">
                  <c:v>11.775943602376163</c:v>
                </c:pt>
                <c:pt idx="74">
                  <c:v>15.83929423742007</c:v>
                </c:pt>
                <c:pt idx="75">
                  <c:v>6.8196945670190914</c:v>
                </c:pt>
                <c:pt idx="76">
                  <c:v>9.7759917445166842</c:v>
                </c:pt>
                <c:pt idx="77">
                  <c:v>8.2127931392665676</c:v>
                </c:pt>
                <c:pt idx="78">
                  <c:v>11.809477156660073</c:v>
                </c:pt>
                <c:pt idx="79">
                  <c:v>13.139345520926765</c:v>
                </c:pt>
                <c:pt idx="80">
                  <c:v>14.068480500712704</c:v>
                </c:pt>
                <c:pt idx="81">
                  <c:v>12.140062753246687</c:v>
                </c:pt>
                <c:pt idx="82">
                  <c:v>7.7438468864907906</c:v>
                </c:pt>
                <c:pt idx="83">
                  <c:v>8.5225453629040544</c:v>
                </c:pt>
                <c:pt idx="84">
                  <c:v>10.03321874207453</c:v>
                </c:pt>
                <c:pt idx="85">
                  <c:v>10.630264767362011</c:v>
                </c:pt>
                <c:pt idx="86">
                  <c:v>6.3209105949767501</c:v>
                </c:pt>
              </c:numCache>
            </c:numRef>
          </c:val>
          <c:smooth val="0"/>
          <c:extLst>
            <c:ext xmlns:c16="http://schemas.microsoft.com/office/drawing/2014/chart" uri="{C3380CC4-5D6E-409C-BE32-E72D297353CC}">
              <c16:uniqueId val="{00000001-9E86-4BC9-8D25-46AF0797B81B}"/>
            </c:ext>
          </c:extLst>
        </c:ser>
        <c:ser>
          <c:idx val="2"/>
          <c:order val="2"/>
          <c:tx>
            <c:strRef>
              <c:f>'a&amp;b_dedicated_merge'!$AX$1</c:f>
              <c:strCache>
                <c:ptCount val="1"/>
                <c:pt idx="0">
                  <c:v>Average TR difference</c:v>
                </c:pt>
              </c:strCache>
            </c:strRef>
          </c:tx>
          <c:spPr>
            <a:ln w="28575" cap="rnd">
              <a:solidFill>
                <a:schemeClr val="accent3"/>
              </a:solidFill>
              <a:round/>
            </a:ln>
            <a:effectLst/>
          </c:spPr>
          <c:marker>
            <c:symbol val="none"/>
          </c:marker>
          <c:cat>
            <c:numRef>
              <c:f>'a&amp;b_dedicated_merge'!$AR$2:$AR$88</c:f>
              <c:numCache>
                <c:formatCode>m/d/yyyy</c:formatCode>
                <c:ptCount val="87"/>
                <c:pt idx="0">
                  <c:v>43409</c:v>
                </c:pt>
                <c:pt idx="1">
                  <c:v>43410</c:v>
                </c:pt>
                <c:pt idx="2">
                  <c:v>43411</c:v>
                </c:pt>
                <c:pt idx="3">
                  <c:v>43412</c:v>
                </c:pt>
                <c:pt idx="4">
                  <c:v>43413</c:v>
                </c:pt>
                <c:pt idx="5">
                  <c:v>43414</c:v>
                </c:pt>
                <c:pt idx="6">
                  <c:v>43415</c:v>
                </c:pt>
                <c:pt idx="7">
                  <c:v>43416</c:v>
                </c:pt>
                <c:pt idx="8">
                  <c:v>43417</c:v>
                </c:pt>
                <c:pt idx="9">
                  <c:v>43418</c:v>
                </c:pt>
                <c:pt idx="10">
                  <c:v>43419</c:v>
                </c:pt>
                <c:pt idx="11">
                  <c:v>43420</c:v>
                </c:pt>
                <c:pt idx="12">
                  <c:v>43421</c:v>
                </c:pt>
                <c:pt idx="13">
                  <c:v>43422</c:v>
                </c:pt>
                <c:pt idx="14">
                  <c:v>43423</c:v>
                </c:pt>
                <c:pt idx="15">
                  <c:v>43424</c:v>
                </c:pt>
                <c:pt idx="16">
                  <c:v>43425</c:v>
                </c:pt>
                <c:pt idx="17">
                  <c:v>43426</c:v>
                </c:pt>
                <c:pt idx="18">
                  <c:v>43427</c:v>
                </c:pt>
                <c:pt idx="19">
                  <c:v>43428</c:v>
                </c:pt>
                <c:pt idx="20">
                  <c:v>43429</c:v>
                </c:pt>
                <c:pt idx="21">
                  <c:v>43430</c:v>
                </c:pt>
                <c:pt idx="22">
                  <c:v>43431</c:v>
                </c:pt>
                <c:pt idx="23">
                  <c:v>43432</c:v>
                </c:pt>
                <c:pt idx="24">
                  <c:v>43433</c:v>
                </c:pt>
                <c:pt idx="25">
                  <c:v>43434</c:v>
                </c:pt>
                <c:pt idx="26">
                  <c:v>43435</c:v>
                </c:pt>
                <c:pt idx="27">
                  <c:v>43436</c:v>
                </c:pt>
                <c:pt idx="28">
                  <c:v>43437</c:v>
                </c:pt>
                <c:pt idx="29">
                  <c:v>43438</c:v>
                </c:pt>
                <c:pt idx="30">
                  <c:v>43439</c:v>
                </c:pt>
                <c:pt idx="31">
                  <c:v>43440</c:v>
                </c:pt>
                <c:pt idx="32">
                  <c:v>43441</c:v>
                </c:pt>
                <c:pt idx="33">
                  <c:v>43442</c:v>
                </c:pt>
                <c:pt idx="34">
                  <c:v>43443</c:v>
                </c:pt>
                <c:pt idx="35">
                  <c:v>43444</c:v>
                </c:pt>
                <c:pt idx="36">
                  <c:v>43445</c:v>
                </c:pt>
                <c:pt idx="37">
                  <c:v>43446</c:v>
                </c:pt>
                <c:pt idx="38">
                  <c:v>43447</c:v>
                </c:pt>
                <c:pt idx="39">
                  <c:v>43448</c:v>
                </c:pt>
                <c:pt idx="40">
                  <c:v>43449</c:v>
                </c:pt>
                <c:pt idx="41">
                  <c:v>43450</c:v>
                </c:pt>
                <c:pt idx="42">
                  <c:v>43451</c:v>
                </c:pt>
                <c:pt idx="43">
                  <c:v>43452</c:v>
                </c:pt>
                <c:pt idx="44">
                  <c:v>43453</c:v>
                </c:pt>
                <c:pt idx="45">
                  <c:v>43454</c:v>
                </c:pt>
                <c:pt idx="46">
                  <c:v>43455</c:v>
                </c:pt>
                <c:pt idx="47">
                  <c:v>43456</c:v>
                </c:pt>
                <c:pt idx="48">
                  <c:v>43457</c:v>
                </c:pt>
                <c:pt idx="49">
                  <c:v>43458</c:v>
                </c:pt>
                <c:pt idx="50">
                  <c:v>43459</c:v>
                </c:pt>
                <c:pt idx="51">
                  <c:v>43460</c:v>
                </c:pt>
                <c:pt idx="52">
                  <c:v>43461</c:v>
                </c:pt>
                <c:pt idx="53">
                  <c:v>43462</c:v>
                </c:pt>
                <c:pt idx="54">
                  <c:v>43463</c:v>
                </c:pt>
                <c:pt idx="55">
                  <c:v>43464</c:v>
                </c:pt>
                <c:pt idx="56">
                  <c:v>43465</c:v>
                </c:pt>
                <c:pt idx="57">
                  <c:v>43466</c:v>
                </c:pt>
                <c:pt idx="58">
                  <c:v>43467</c:v>
                </c:pt>
                <c:pt idx="59">
                  <c:v>43468</c:v>
                </c:pt>
                <c:pt idx="60">
                  <c:v>43469</c:v>
                </c:pt>
                <c:pt idx="61">
                  <c:v>43470</c:v>
                </c:pt>
                <c:pt idx="62">
                  <c:v>43471</c:v>
                </c:pt>
                <c:pt idx="63">
                  <c:v>43472</c:v>
                </c:pt>
                <c:pt idx="64">
                  <c:v>43473</c:v>
                </c:pt>
                <c:pt idx="65">
                  <c:v>43474</c:v>
                </c:pt>
                <c:pt idx="66">
                  <c:v>43475</c:v>
                </c:pt>
                <c:pt idx="67">
                  <c:v>43476</c:v>
                </c:pt>
                <c:pt idx="68">
                  <c:v>43477</c:v>
                </c:pt>
                <c:pt idx="69">
                  <c:v>43478</c:v>
                </c:pt>
                <c:pt idx="70">
                  <c:v>43479</c:v>
                </c:pt>
                <c:pt idx="71">
                  <c:v>43480</c:v>
                </c:pt>
                <c:pt idx="72">
                  <c:v>43481</c:v>
                </c:pt>
                <c:pt idx="73">
                  <c:v>43482</c:v>
                </c:pt>
                <c:pt idx="74">
                  <c:v>43483</c:v>
                </c:pt>
                <c:pt idx="75">
                  <c:v>43484</c:v>
                </c:pt>
                <c:pt idx="76">
                  <c:v>43485</c:v>
                </c:pt>
                <c:pt idx="77">
                  <c:v>43486</c:v>
                </c:pt>
                <c:pt idx="78">
                  <c:v>43487</c:v>
                </c:pt>
                <c:pt idx="79">
                  <c:v>43488</c:v>
                </c:pt>
                <c:pt idx="80">
                  <c:v>43489</c:v>
                </c:pt>
                <c:pt idx="81">
                  <c:v>43490</c:v>
                </c:pt>
                <c:pt idx="82">
                  <c:v>43491</c:v>
                </c:pt>
                <c:pt idx="83">
                  <c:v>43492</c:v>
                </c:pt>
                <c:pt idx="84">
                  <c:v>43493</c:v>
                </c:pt>
                <c:pt idx="85">
                  <c:v>43494</c:v>
                </c:pt>
                <c:pt idx="86">
                  <c:v>43495</c:v>
                </c:pt>
              </c:numCache>
            </c:numRef>
          </c:cat>
          <c:val>
            <c:numRef>
              <c:f>'a&amp;b_dedicated_merge'!$AX$2:$AX$88</c:f>
              <c:numCache>
                <c:formatCode>General</c:formatCode>
                <c:ptCount val="87"/>
                <c:pt idx="0">
                  <c:v>0.93679370997146461</c:v>
                </c:pt>
                <c:pt idx="1">
                  <c:v>1.4139678709885306</c:v>
                </c:pt>
                <c:pt idx="2">
                  <c:v>0.78767523432839714</c:v>
                </c:pt>
                <c:pt idx="3">
                  <c:v>1.1077267065998277</c:v>
                </c:pt>
                <c:pt idx="4">
                  <c:v>0.75655185401637537</c:v>
                </c:pt>
                <c:pt idx="5">
                  <c:v>0.41645736534148686</c:v>
                </c:pt>
                <c:pt idx="6">
                  <c:v>-0.32673084051278306</c:v>
                </c:pt>
                <c:pt idx="7">
                  <c:v>-3.1722501105987261E-2</c:v>
                </c:pt>
                <c:pt idx="8">
                  <c:v>0.61197984817550621</c:v>
                </c:pt>
                <c:pt idx="9">
                  <c:v>0.550786159256901</c:v>
                </c:pt>
                <c:pt idx="10">
                  <c:v>-0.31346632317338641</c:v>
                </c:pt>
                <c:pt idx="11">
                  <c:v>1.5060501017118144</c:v>
                </c:pt>
                <c:pt idx="12">
                  <c:v>1.0263366003200922</c:v>
                </c:pt>
                <c:pt idx="13">
                  <c:v>-1.2520642458037856</c:v>
                </c:pt>
                <c:pt idx="14">
                  <c:v>0.9418821589121773</c:v>
                </c:pt>
                <c:pt idx="15">
                  <c:v>0.39368490142639989</c:v>
                </c:pt>
                <c:pt idx="16">
                  <c:v>0.34944730349352682</c:v>
                </c:pt>
                <c:pt idx="19">
                  <c:v>-2.0727212976221225</c:v>
                </c:pt>
                <c:pt idx="20">
                  <c:v>-0.31733877216994222</c:v>
                </c:pt>
                <c:pt idx="21">
                  <c:v>1.0622608027735638</c:v>
                </c:pt>
                <c:pt idx="22">
                  <c:v>1.5375794105444291</c:v>
                </c:pt>
                <c:pt idx="23">
                  <c:v>0.73313751326706122</c:v>
                </c:pt>
                <c:pt idx="24">
                  <c:v>0.64882134316422291</c:v>
                </c:pt>
                <c:pt idx="25">
                  <c:v>1.4198760835965523</c:v>
                </c:pt>
                <c:pt idx="26">
                  <c:v>-0.22975354049333957</c:v>
                </c:pt>
                <c:pt idx="27">
                  <c:v>-0.90138205038044761</c:v>
                </c:pt>
                <c:pt idx="28">
                  <c:v>0.18572481128792534</c:v>
                </c:pt>
                <c:pt idx="29">
                  <c:v>0.32101685366350274</c:v>
                </c:pt>
                <c:pt idx="30">
                  <c:v>-0.25207253688760145</c:v>
                </c:pt>
                <c:pt idx="31">
                  <c:v>1.5184973942244966</c:v>
                </c:pt>
                <c:pt idx="32">
                  <c:v>1.2722321548012629</c:v>
                </c:pt>
                <c:pt idx="33">
                  <c:v>1.2274664462810072</c:v>
                </c:pt>
                <c:pt idx="34">
                  <c:v>-1.7137956644276642</c:v>
                </c:pt>
                <c:pt idx="35">
                  <c:v>0.15761940048348994</c:v>
                </c:pt>
                <c:pt idx="36">
                  <c:v>1.3989473793595804</c:v>
                </c:pt>
                <c:pt idx="37">
                  <c:v>0.78728980779338709</c:v>
                </c:pt>
                <c:pt idx="38">
                  <c:v>0.83994162631659541</c:v>
                </c:pt>
                <c:pt idx="39">
                  <c:v>-0.23964226905248825</c:v>
                </c:pt>
                <c:pt idx="40">
                  <c:v>1.2625067202358606</c:v>
                </c:pt>
                <c:pt idx="41">
                  <c:v>-0.80718042938318768</c:v>
                </c:pt>
                <c:pt idx="42">
                  <c:v>2.8513579765947206E-2</c:v>
                </c:pt>
                <c:pt idx="43">
                  <c:v>-0.21581619308447542</c:v>
                </c:pt>
                <c:pt idx="44">
                  <c:v>0.90279969686459793</c:v>
                </c:pt>
                <c:pt idx="45">
                  <c:v>0.55008472875424652</c:v>
                </c:pt>
                <c:pt idx="46">
                  <c:v>0.81593419619021834</c:v>
                </c:pt>
                <c:pt idx="47">
                  <c:v>0.61348981458510254</c:v>
                </c:pt>
                <c:pt idx="48">
                  <c:v>-0.46645958163156409</c:v>
                </c:pt>
                <c:pt idx="49">
                  <c:v>0.16926904378547492</c:v>
                </c:pt>
                <c:pt idx="51">
                  <c:v>-3.1188081836746456E-2</c:v>
                </c:pt>
                <c:pt idx="52">
                  <c:v>9.0044209735298808E-2</c:v>
                </c:pt>
                <c:pt idx="53">
                  <c:v>0.59076776881394966</c:v>
                </c:pt>
                <c:pt idx="54">
                  <c:v>0.44521859493753468</c:v>
                </c:pt>
                <c:pt idx="55">
                  <c:v>0.63010707737846539</c:v>
                </c:pt>
                <c:pt idx="56">
                  <c:v>0.67274069939472214</c:v>
                </c:pt>
                <c:pt idx="59">
                  <c:v>0.54836463603662322</c:v>
                </c:pt>
                <c:pt idx="60">
                  <c:v>0.66749868245781496</c:v>
                </c:pt>
                <c:pt idx="61">
                  <c:v>1.7422510225771708</c:v>
                </c:pt>
                <c:pt idx="62">
                  <c:v>0.73718049509546724</c:v>
                </c:pt>
                <c:pt idx="63">
                  <c:v>1.1710891424615399</c:v>
                </c:pt>
                <c:pt idx="64">
                  <c:v>1.2325754751797451</c:v>
                </c:pt>
                <c:pt idx="65">
                  <c:v>1.2213133503954754</c:v>
                </c:pt>
                <c:pt idx="66">
                  <c:v>1.8407231745886814</c:v>
                </c:pt>
                <c:pt idx="67">
                  <c:v>2.4513038718678741</c:v>
                </c:pt>
                <c:pt idx="68">
                  <c:v>2.5550486775339136</c:v>
                </c:pt>
                <c:pt idx="69">
                  <c:v>0.44507485048102879</c:v>
                </c:pt>
                <c:pt idx="70">
                  <c:v>1.755114058859844</c:v>
                </c:pt>
                <c:pt idx="71">
                  <c:v>2.0813015904327172</c:v>
                </c:pt>
                <c:pt idx="72">
                  <c:v>2.0688371829587493</c:v>
                </c:pt>
                <c:pt idx="73">
                  <c:v>2.1308210445114466</c:v>
                </c:pt>
                <c:pt idx="74">
                  <c:v>1.481900186076164</c:v>
                </c:pt>
                <c:pt idx="75">
                  <c:v>0.54304248402140121</c:v>
                </c:pt>
                <c:pt idx="76">
                  <c:v>-1.2655253917341889</c:v>
                </c:pt>
                <c:pt idx="77">
                  <c:v>1.6128466088950071</c:v>
                </c:pt>
                <c:pt idx="78">
                  <c:v>1.9123806982326284</c:v>
                </c:pt>
                <c:pt idx="79">
                  <c:v>1.2549914282060204</c:v>
                </c:pt>
                <c:pt idx="80">
                  <c:v>1.9455131529392946</c:v>
                </c:pt>
                <c:pt idx="81">
                  <c:v>2.484701760661534</c:v>
                </c:pt>
                <c:pt idx="82">
                  <c:v>1.1475758988828826</c:v>
                </c:pt>
                <c:pt idx="83">
                  <c:v>-0.97691359729292637</c:v>
                </c:pt>
                <c:pt idx="84">
                  <c:v>1.5275771486537693</c:v>
                </c:pt>
                <c:pt idx="85">
                  <c:v>2.0705226614700099</c:v>
                </c:pt>
                <c:pt idx="86">
                  <c:v>1.0848848814046741</c:v>
                </c:pt>
              </c:numCache>
            </c:numRef>
          </c:val>
          <c:smooth val="0"/>
          <c:extLst>
            <c:ext xmlns:c16="http://schemas.microsoft.com/office/drawing/2014/chart" uri="{C3380CC4-5D6E-409C-BE32-E72D297353CC}">
              <c16:uniqueId val="{00000002-9E86-4BC9-8D25-46AF0797B81B}"/>
            </c:ext>
          </c:extLst>
        </c:ser>
        <c:dLbls>
          <c:showLegendKey val="0"/>
          <c:showVal val="0"/>
          <c:showCatName val="0"/>
          <c:showSerName val="0"/>
          <c:showPercent val="0"/>
          <c:showBubbleSize val="0"/>
        </c:dLbls>
        <c:smooth val="0"/>
        <c:axId val="644436784"/>
        <c:axId val="644423472"/>
      </c:lineChart>
      <c:dateAx>
        <c:axId val="644436784"/>
        <c:scaling>
          <c:orientation val="minMax"/>
        </c:scaling>
        <c:delete val="0"/>
        <c:axPos val="b"/>
        <c:numFmt formatCode="m/d;@"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423472"/>
        <c:crosses val="autoZero"/>
        <c:auto val="1"/>
        <c:lblOffset val="100"/>
        <c:baseTimeUnit val="days"/>
        <c:majorUnit val="14"/>
        <c:majorTimeUnit val="days"/>
      </c:dateAx>
      <c:valAx>
        <c:axId val="644423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436784"/>
        <c:crosses val="autoZero"/>
        <c:crossBetween val="between"/>
      </c:valAx>
      <c:spPr>
        <a:noFill/>
        <a:ln>
          <a:noFill/>
        </a:ln>
        <a:effectLst/>
      </c:spPr>
    </c:plotArea>
    <c:legend>
      <c:legendPos val="b"/>
      <c:layout>
        <c:manualLayout>
          <c:xMode val="edge"/>
          <c:yMode val="edge"/>
          <c:x val="5.7688101487314081E-4"/>
          <c:y val="0.89454746125585693"/>
          <c:w val="0.99942311898512681"/>
          <c:h val="0.10545253874414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1305956547098276E-2"/>
          <c:y val="7.746478873239436E-2"/>
          <c:w val="0.92323108048993874"/>
          <c:h val="0.73920483531107906"/>
        </c:manualLayout>
      </c:layout>
      <c:lineChart>
        <c:grouping val="standard"/>
        <c:varyColors val="0"/>
        <c:ser>
          <c:idx val="0"/>
          <c:order val="0"/>
          <c:tx>
            <c:strRef>
              <c:f>dedicated_a_b_ttp!$J$1</c:f>
              <c:strCache>
                <c:ptCount val="1"/>
                <c:pt idx="0">
                  <c:v>Average ATTP difference</c:v>
                </c:pt>
              </c:strCache>
            </c:strRef>
          </c:tx>
          <c:spPr>
            <a:ln w="28575" cap="rnd">
              <a:solidFill>
                <a:schemeClr val="accent3"/>
              </a:solidFill>
              <a:round/>
            </a:ln>
            <a:effectLst/>
          </c:spPr>
          <c:marker>
            <c:symbol val="none"/>
          </c:marker>
          <c:cat>
            <c:numRef>
              <c:f>dedicated_a_b_ttp!$I$2:$I$88</c:f>
              <c:numCache>
                <c:formatCode>m/d/yyyy</c:formatCode>
                <c:ptCount val="87"/>
                <c:pt idx="0">
                  <c:v>43409</c:v>
                </c:pt>
                <c:pt idx="1">
                  <c:v>43410</c:v>
                </c:pt>
                <c:pt idx="2">
                  <c:v>43411</c:v>
                </c:pt>
                <c:pt idx="3">
                  <c:v>43412</c:v>
                </c:pt>
                <c:pt idx="4">
                  <c:v>43413</c:v>
                </c:pt>
                <c:pt idx="5">
                  <c:v>43414</c:v>
                </c:pt>
                <c:pt idx="6">
                  <c:v>43415</c:v>
                </c:pt>
                <c:pt idx="7">
                  <c:v>43416</c:v>
                </c:pt>
                <c:pt idx="8">
                  <c:v>43417</c:v>
                </c:pt>
                <c:pt idx="9">
                  <c:v>43418</c:v>
                </c:pt>
                <c:pt idx="10">
                  <c:v>43419</c:v>
                </c:pt>
                <c:pt idx="11">
                  <c:v>43420</c:v>
                </c:pt>
                <c:pt idx="12">
                  <c:v>43421</c:v>
                </c:pt>
                <c:pt idx="13">
                  <c:v>43422</c:v>
                </c:pt>
                <c:pt idx="14">
                  <c:v>43423</c:v>
                </c:pt>
                <c:pt idx="15">
                  <c:v>43424</c:v>
                </c:pt>
                <c:pt idx="16">
                  <c:v>43425</c:v>
                </c:pt>
                <c:pt idx="17">
                  <c:v>43426</c:v>
                </c:pt>
                <c:pt idx="18">
                  <c:v>43427</c:v>
                </c:pt>
                <c:pt idx="19">
                  <c:v>43428</c:v>
                </c:pt>
                <c:pt idx="20">
                  <c:v>43429</c:v>
                </c:pt>
                <c:pt idx="21">
                  <c:v>43430</c:v>
                </c:pt>
                <c:pt idx="22">
                  <c:v>43431</c:v>
                </c:pt>
                <c:pt idx="23">
                  <c:v>43432</c:v>
                </c:pt>
                <c:pt idx="24">
                  <c:v>43433</c:v>
                </c:pt>
                <c:pt idx="25">
                  <c:v>43434</c:v>
                </c:pt>
                <c:pt idx="26">
                  <c:v>43435</c:v>
                </c:pt>
                <c:pt idx="27">
                  <c:v>43436</c:v>
                </c:pt>
                <c:pt idx="28">
                  <c:v>43437</c:v>
                </c:pt>
                <c:pt idx="29">
                  <c:v>43438</c:v>
                </c:pt>
                <c:pt idx="30">
                  <c:v>43439</c:v>
                </c:pt>
                <c:pt idx="31">
                  <c:v>43440</c:v>
                </c:pt>
                <c:pt idx="32">
                  <c:v>43441</c:v>
                </c:pt>
                <c:pt idx="33">
                  <c:v>43442</c:v>
                </c:pt>
                <c:pt idx="34">
                  <c:v>43443</c:v>
                </c:pt>
                <c:pt idx="35">
                  <c:v>43444</c:v>
                </c:pt>
                <c:pt idx="36">
                  <c:v>43445</c:v>
                </c:pt>
                <c:pt idx="37">
                  <c:v>43446</c:v>
                </c:pt>
                <c:pt idx="38">
                  <c:v>43447</c:v>
                </c:pt>
                <c:pt idx="39">
                  <c:v>43448</c:v>
                </c:pt>
                <c:pt idx="40">
                  <c:v>43449</c:v>
                </c:pt>
                <c:pt idx="41">
                  <c:v>43450</c:v>
                </c:pt>
                <c:pt idx="42">
                  <c:v>43451</c:v>
                </c:pt>
                <c:pt idx="43">
                  <c:v>43452</c:v>
                </c:pt>
                <c:pt idx="44">
                  <c:v>43453</c:v>
                </c:pt>
                <c:pt idx="45">
                  <c:v>43454</c:v>
                </c:pt>
                <c:pt idx="46">
                  <c:v>43455</c:v>
                </c:pt>
                <c:pt idx="47">
                  <c:v>43456</c:v>
                </c:pt>
                <c:pt idx="48">
                  <c:v>43457</c:v>
                </c:pt>
                <c:pt idx="49">
                  <c:v>43458</c:v>
                </c:pt>
                <c:pt idx="50">
                  <c:v>43459</c:v>
                </c:pt>
                <c:pt idx="51">
                  <c:v>43460</c:v>
                </c:pt>
                <c:pt idx="52">
                  <c:v>43461</c:v>
                </c:pt>
                <c:pt idx="53">
                  <c:v>43462</c:v>
                </c:pt>
                <c:pt idx="54">
                  <c:v>43463</c:v>
                </c:pt>
                <c:pt idx="55">
                  <c:v>43464</c:v>
                </c:pt>
                <c:pt idx="56">
                  <c:v>43465</c:v>
                </c:pt>
                <c:pt idx="57">
                  <c:v>43466</c:v>
                </c:pt>
                <c:pt idx="58">
                  <c:v>43467</c:v>
                </c:pt>
                <c:pt idx="59">
                  <c:v>43468</c:v>
                </c:pt>
                <c:pt idx="60">
                  <c:v>43469</c:v>
                </c:pt>
                <c:pt idx="61">
                  <c:v>43470</c:v>
                </c:pt>
                <c:pt idx="62">
                  <c:v>43471</c:v>
                </c:pt>
                <c:pt idx="63">
                  <c:v>43472</c:v>
                </c:pt>
                <c:pt idx="64">
                  <c:v>43473</c:v>
                </c:pt>
                <c:pt idx="65">
                  <c:v>43474</c:v>
                </c:pt>
                <c:pt idx="66">
                  <c:v>43475</c:v>
                </c:pt>
                <c:pt idx="67">
                  <c:v>43476</c:v>
                </c:pt>
                <c:pt idx="68">
                  <c:v>43477</c:v>
                </c:pt>
                <c:pt idx="69">
                  <c:v>43478</c:v>
                </c:pt>
                <c:pt idx="70">
                  <c:v>43479</c:v>
                </c:pt>
                <c:pt idx="71">
                  <c:v>43480</c:v>
                </c:pt>
                <c:pt idx="72">
                  <c:v>43481</c:v>
                </c:pt>
                <c:pt idx="73">
                  <c:v>43482</c:v>
                </c:pt>
                <c:pt idx="74">
                  <c:v>43483</c:v>
                </c:pt>
                <c:pt idx="75">
                  <c:v>43484</c:v>
                </c:pt>
                <c:pt idx="76">
                  <c:v>43485</c:v>
                </c:pt>
                <c:pt idx="77">
                  <c:v>43486</c:v>
                </c:pt>
                <c:pt idx="78">
                  <c:v>43487</c:v>
                </c:pt>
                <c:pt idx="79">
                  <c:v>43488</c:v>
                </c:pt>
                <c:pt idx="80">
                  <c:v>43489</c:v>
                </c:pt>
                <c:pt idx="81">
                  <c:v>43490</c:v>
                </c:pt>
                <c:pt idx="82">
                  <c:v>43491</c:v>
                </c:pt>
                <c:pt idx="83">
                  <c:v>43492</c:v>
                </c:pt>
                <c:pt idx="84">
                  <c:v>43493</c:v>
                </c:pt>
                <c:pt idx="85">
                  <c:v>43494</c:v>
                </c:pt>
                <c:pt idx="86">
                  <c:v>43495</c:v>
                </c:pt>
              </c:numCache>
            </c:numRef>
          </c:cat>
          <c:val>
            <c:numRef>
              <c:f>dedicated_a_b_ttp!$J$2:$J$88</c:f>
              <c:numCache>
                <c:formatCode>General</c:formatCode>
                <c:ptCount val="87"/>
                <c:pt idx="0">
                  <c:v>-1.9440515168477752</c:v>
                </c:pt>
                <c:pt idx="1">
                  <c:v>-1.7949284867317583</c:v>
                </c:pt>
                <c:pt idx="2">
                  <c:v>-1.871777897852698</c:v>
                </c:pt>
                <c:pt idx="3">
                  <c:v>-1.6232379022569348</c:v>
                </c:pt>
                <c:pt idx="4">
                  <c:v>-1.9699061816032983</c:v>
                </c:pt>
                <c:pt idx="5">
                  <c:v>-1.0908516861454791</c:v>
                </c:pt>
                <c:pt idx="6">
                  <c:v>-2.4955984003244414</c:v>
                </c:pt>
                <c:pt idx="7">
                  <c:v>-1.3801676799958189</c:v>
                </c:pt>
                <c:pt idx="8">
                  <c:v>-1.7932115637496191</c:v>
                </c:pt>
                <c:pt idx="9">
                  <c:v>-1.5440184906468655</c:v>
                </c:pt>
                <c:pt idx="10">
                  <c:v>-2.5973595876860442</c:v>
                </c:pt>
                <c:pt idx="11">
                  <c:v>-1.5282843806666968</c:v>
                </c:pt>
                <c:pt idx="12">
                  <c:v>-1.252421582521779</c:v>
                </c:pt>
                <c:pt idx="13">
                  <c:v>-2.5289544763720904</c:v>
                </c:pt>
                <c:pt idx="14">
                  <c:v>-1.6188246863411286</c:v>
                </c:pt>
                <c:pt idx="15">
                  <c:v>-1.9994391932314504</c:v>
                </c:pt>
                <c:pt idx="16">
                  <c:v>-1.1519688911883199</c:v>
                </c:pt>
                <c:pt idx="19">
                  <c:v>-2.8768723281278037</c:v>
                </c:pt>
                <c:pt idx="20">
                  <c:v>-2.2078090026788129</c:v>
                </c:pt>
                <c:pt idx="21">
                  <c:v>-1.4967546807223677</c:v>
                </c:pt>
                <c:pt idx="22">
                  <c:v>-2.0934238058247669</c:v>
                </c:pt>
                <c:pt idx="23">
                  <c:v>-1.4572754996048594</c:v>
                </c:pt>
                <c:pt idx="24">
                  <c:v>-1.8455835559698746</c:v>
                </c:pt>
                <c:pt idx="25">
                  <c:v>-2.1167772794816355</c:v>
                </c:pt>
                <c:pt idx="26">
                  <c:v>-2.073469794214974</c:v>
                </c:pt>
                <c:pt idx="27">
                  <c:v>-3.0337735457276254</c:v>
                </c:pt>
                <c:pt idx="28">
                  <c:v>-1.999287606118636</c:v>
                </c:pt>
                <c:pt idx="29">
                  <c:v>-1.9007205296916514</c:v>
                </c:pt>
                <c:pt idx="30">
                  <c:v>-2.2641224251825123</c:v>
                </c:pt>
                <c:pt idx="31">
                  <c:v>-1.7043421917924959</c:v>
                </c:pt>
                <c:pt idx="32">
                  <c:v>-2.1205276722767219</c:v>
                </c:pt>
                <c:pt idx="33">
                  <c:v>-1.2947524691154906</c:v>
                </c:pt>
                <c:pt idx="34">
                  <c:v>-2.6552614246092663</c:v>
                </c:pt>
                <c:pt idx="35">
                  <c:v>-1.3728602441810878</c:v>
                </c:pt>
                <c:pt idx="36">
                  <c:v>-1.5126404712663757</c:v>
                </c:pt>
                <c:pt idx="37">
                  <c:v>-1.8274722768378073</c:v>
                </c:pt>
                <c:pt idx="38">
                  <c:v>-1.6108393312003064</c:v>
                </c:pt>
                <c:pt idx="39">
                  <c:v>-2.1500622651224819</c:v>
                </c:pt>
                <c:pt idx="40">
                  <c:v>-1.0770280546321851</c:v>
                </c:pt>
                <c:pt idx="41">
                  <c:v>-2.4696752177904226</c:v>
                </c:pt>
                <c:pt idx="42">
                  <c:v>-1.6230716910348706</c:v>
                </c:pt>
                <c:pt idx="43">
                  <c:v>-1.8740015711699212</c:v>
                </c:pt>
                <c:pt idx="44">
                  <c:v>-1.6812339592399288</c:v>
                </c:pt>
                <c:pt idx="45">
                  <c:v>-1.7688360450646803</c:v>
                </c:pt>
                <c:pt idx="46">
                  <c:v>-1.4267230361142589</c:v>
                </c:pt>
                <c:pt idx="47">
                  <c:v>-0.80426238358335544</c:v>
                </c:pt>
                <c:pt idx="48">
                  <c:v>-2.0136768213693537</c:v>
                </c:pt>
                <c:pt idx="49">
                  <c:v>-0.99734678383973163</c:v>
                </c:pt>
                <c:pt idx="51">
                  <c:v>-1.2926949555938885</c:v>
                </c:pt>
                <c:pt idx="52">
                  <c:v>-1.363495682880727</c:v>
                </c:pt>
                <c:pt idx="53">
                  <c:v>-1.4610231622328229</c:v>
                </c:pt>
                <c:pt idx="54">
                  <c:v>-1.110884784490151</c:v>
                </c:pt>
                <c:pt idx="55">
                  <c:v>-1.740027589622833</c:v>
                </c:pt>
                <c:pt idx="56">
                  <c:v>-1.4144172745831498</c:v>
                </c:pt>
                <c:pt idx="59">
                  <c:v>-1.256753217250286</c:v>
                </c:pt>
                <c:pt idx="60">
                  <c:v>-1.8706954619457514</c:v>
                </c:pt>
                <c:pt idx="61">
                  <c:v>-1.6591579286744618</c:v>
                </c:pt>
                <c:pt idx="62">
                  <c:v>-2.9087513835293426</c:v>
                </c:pt>
                <c:pt idx="63">
                  <c:v>-2.0751560296824696</c:v>
                </c:pt>
                <c:pt idx="64">
                  <c:v>-2.03706674459798</c:v>
                </c:pt>
                <c:pt idx="65">
                  <c:v>-1.9591024065586624</c:v>
                </c:pt>
                <c:pt idx="66">
                  <c:v>-1.61448040233712</c:v>
                </c:pt>
                <c:pt idx="67">
                  <c:v>-2.0706289846035362</c:v>
                </c:pt>
                <c:pt idx="68">
                  <c:v>-2.4611873244784293</c:v>
                </c:pt>
                <c:pt idx="69">
                  <c:v>-2.6318898389761496</c:v>
                </c:pt>
                <c:pt idx="70">
                  <c:v>-1.612945990529056</c:v>
                </c:pt>
                <c:pt idx="71">
                  <c:v>-1.6290164095147157</c:v>
                </c:pt>
                <c:pt idx="72">
                  <c:v>-1.8308180816608797</c:v>
                </c:pt>
                <c:pt idx="73">
                  <c:v>-1.6993089196991789</c:v>
                </c:pt>
                <c:pt idx="74">
                  <c:v>-2.9012331654214543</c:v>
                </c:pt>
                <c:pt idx="75">
                  <c:v>-1.6002074826954364</c:v>
                </c:pt>
                <c:pt idx="76">
                  <c:v>-3.3794526432385177</c:v>
                </c:pt>
                <c:pt idx="77">
                  <c:v>-1.0902292122371704</c:v>
                </c:pt>
                <c:pt idx="78">
                  <c:v>-1.8172959777801516</c:v>
                </c:pt>
                <c:pt idx="79">
                  <c:v>-2.4260123662772544</c:v>
                </c:pt>
                <c:pt idx="80">
                  <c:v>-2.2349446483686943</c:v>
                </c:pt>
                <c:pt idx="81">
                  <c:v>-1.7317878082288887</c:v>
                </c:pt>
                <c:pt idx="82">
                  <c:v>-1.500901621393876</c:v>
                </c:pt>
                <c:pt idx="83">
                  <c:v>-2.4717446049775922</c:v>
                </c:pt>
                <c:pt idx="84">
                  <c:v>-1.5894793176075821</c:v>
                </c:pt>
                <c:pt idx="85">
                  <c:v>-1.5992718749722692</c:v>
                </c:pt>
                <c:pt idx="86">
                  <c:v>-0.93767646666184534</c:v>
                </c:pt>
              </c:numCache>
            </c:numRef>
          </c:val>
          <c:smooth val="0"/>
          <c:extLst>
            <c:ext xmlns:c16="http://schemas.microsoft.com/office/drawing/2014/chart" uri="{C3380CC4-5D6E-409C-BE32-E72D297353CC}">
              <c16:uniqueId val="{00000000-0D63-4BD8-BB13-EF9C96CFAD6F}"/>
            </c:ext>
          </c:extLst>
        </c:ser>
        <c:ser>
          <c:idx val="1"/>
          <c:order val="1"/>
          <c:tx>
            <c:strRef>
              <c:f>dedicated_a_b_ttp!$K$1</c:f>
              <c:strCache>
                <c:ptCount val="1"/>
                <c:pt idx="0">
                  <c:v>DBL-generating transfers' ATTP difference</c:v>
                </c:pt>
              </c:strCache>
            </c:strRef>
          </c:tx>
          <c:spPr>
            <a:ln w="28575" cap="rnd">
              <a:solidFill>
                <a:schemeClr val="accent1"/>
              </a:solidFill>
              <a:round/>
            </a:ln>
            <a:effectLst/>
          </c:spPr>
          <c:marker>
            <c:symbol val="none"/>
          </c:marker>
          <c:cat>
            <c:numRef>
              <c:f>dedicated_a_b_ttp!$I$2:$I$88</c:f>
              <c:numCache>
                <c:formatCode>m/d/yyyy</c:formatCode>
                <c:ptCount val="87"/>
                <c:pt idx="0">
                  <c:v>43409</c:v>
                </c:pt>
                <c:pt idx="1">
                  <c:v>43410</c:v>
                </c:pt>
                <c:pt idx="2">
                  <c:v>43411</c:v>
                </c:pt>
                <c:pt idx="3">
                  <c:v>43412</c:v>
                </c:pt>
                <c:pt idx="4">
                  <c:v>43413</c:v>
                </c:pt>
                <c:pt idx="5">
                  <c:v>43414</c:v>
                </c:pt>
                <c:pt idx="6">
                  <c:v>43415</c:v>
                </c:pt>
                <c:pt idx="7">
                  <c:v>43416</c:v>
                </c:pt>
                <c:pt idx="8">
                  <c:v>43417</c:v>
                </c:pt>
                <c:pt idx="9">
                  <c:v>43418</c:v>
                </c:pt>
                <c:pt idx="10">
                  <c:v>43419</c:v>
                </c:pt>
                <c:pt idx="11">
                  <c:v>43420</c:v>
                </c:pt>
                <c:pt idx="12">
                  <c:v>43421</c:v>
                </c:pt>
                <c:pt idx="13">
                  <c:v>43422</c:v>
                </c:pt>
                <c:pt idx="14">
                  <c:v>43423</c:v>
                </c:pt>
                <c:pt idx="15">
                  <c:v>43424</c:v>
                </c:pt>
                <c:pt idx="16">
                  <c:v>43425</c:v>
                </c:pt>
                <c:pt idx="17">
                  <c:v>43426</c:v>
                </c:pt>
                <c:pt idx="18">
                  <c:v>43427</c:v>
                </c:pt>
                <c:pt idx="19">
                  <c:v>43428</c:v>
                </c:pt>
                <c:pt idx="20">
                  <c:v>43429</c:v>
                </c:pt>
                <c:pt idx="21">
                  <c:v>43430</c:v>
                </c:pt>
                <c:pt idx="22">
                  <c:v>43431</c:v>
                </c:pt>
                <c:pt idx="23">
                  <c:v>43432</c:v>
                </c:pt>
                <c:pt idx="24">
                  <c:v>43433</c:v>
                </c:pt>
                <c:pt idx="25">
                  <c:v>43434</c:v>
                </c:pt>
                <c:pt idx="26">
                  <c:v>43435</c:v>
                </c:pt>
                <c:pt idx="27">
                  <c:v>43436</c:v>
                </c:pt>
                <c:pt idx="28">
                  <c:v>43437</c:v>
                </c:pt>
                <c:pt idx="29">
                  <c:v>43438</c:v>
                </c:pt>
                <c:pt idx="30">
                  <c:v>43439</c:v>
                </c:pt>
                <c:pt idx="31">
                  <c:v>43440</c:v>
                </c:pt>
                <c:pt idx="32">
                  <c:v>43441</c:v>
                </c:pt>
                <c:pt idx="33">
                  <c:v>43442</c:v>
                </c:pt>
                <c:pt idx="34">
                  <c:v>43443</c:v>
                </c:pt>
                <c:pt idx="35">
                  <c:v>43444</c:v>
                </c:pt>
                <c:pt idx="36">
                  <c:v>43445</c:v>
                </c:pt>
                <c:pt idx="37">
                  <c:v>43446</c:v>
                </c:pt>
                <c:pt idx="38">
                  <c:v>43447</c:v>
                </c:pt>
                <c:pt idx="39">
                  <c:v>43448</c:v>
                </c:pt>
                <c:pt idx="40">
                  <c:v>43449</c:v>
                </c:pt>
                <c:pt idx="41">
                  <c:v>43450</c:v>
                </c:pt>
                <c:pt idx="42">
                  <c:v>43451</c:v>
                </c:pt>
                <c:pt idx="43">
                  <c:v>43452</c:v>
                </c:pt>
                <c:pt idx="44">
                  <c:v>43453</c:v>
                </c:pt>
                <c:pt idx="45">
                  <c:v>43454</c:v>
                </c:pt>
                <c:pt idx="46">
                  <c:v>43455</c:v>
                </c:pt>
                <c:pt idx="47">
                  <c:v>43456</c:v>
                </c:pt>
                <c:pt idx="48">
                  <c:v>43457</c:v>
                </c:pt>
                <c:pt idx="49">
                  <c:v>43458</c:v>
                </c:pt>
                <c:pt idx="50">
                  <c:v>43459</c:v>
                </c:pt>
                <c:pt idx="51">
                  <c:v>43460</c:v>
                </c:pt>
                <c:pt idx="52">
                  <c:v>43461</c:v>
                </c:pt>
                <c:pt idx="53">
                  <c:v>43462</c:v>
                </c:pt>
                <c:pt idx="54">
                  <c:v>43463</c:v>
                </c:pt>
                <c:pt idx="55">
                  <c:v>43464</c:v>
                </c:pt>
                <c:pt idx="56">
                  <c:v>43465</c:v>
                </c:pt>
                <c:pt idx="57">
                  <c:v>43466</c:v>
                </c:pt>
                <c:pt idx="58">
                  <c:v>43467</c:v>
                </c:pt>
                <c:pt idx="59">
                  <c:v>43468</c:v>
                </c:pt>
                <c:pt idx="60">
                  <c:v>43469</c:v>
                </c:pt>
                <c:pt idx="61">
                  <c:v>43470</c:v>
                </c:pt>
                <c:pt idx="62">
                  <c:v>43471</c:v>
                </c:pt>
                <c:pt idx="63">
                  <c:v>43472</c:v>
                </c:pt>
                <c:pt idx="64">
                  <c:v>43473</c:v>
                </c:pt>
                <c:pt idx="65">
                  <c:v>43474</c:v>
                </c:pt>
                <c:pt idx="66">
                  <c:v>43475</c:v>
                </c:pt>
                <c:pt idx="67">
                  <c:v>43476</c:v>
                </c:pt>
                <c:pt idx="68">
                  <c:v>43477</c:v>
                </c:pt>
                <c:pt idx="69">
                  <c:v>43478</c:v>
                </c:pt>
                <c:pt idx="70">
                  <c:v>43479</c:v>
                </c:pt>
                <c:pt idx="71">
                  <c:v>43480</c:v>
                </c:pt>
                <c:pt idx="72">
                  <c:v>43481</c:v>
                </c:pt>
                <c:pt idx="73">
                  <c:v>43482</c:v>
                </c:pt>
                <c:pt idx="74">
                  <c:v>43483</c:v>
                </c:pt>
                <c:pt idx="75">
                  <c:v>43484</c:v>
                </c:pt>
                <c:pt idx="76">
                  <c:v>43485</c:v>
                </c:pt>
                <c:pt idx="77">
                  <c:v>43486</c:v>
                </c:pt>
                <c:pt idx="78">
                  <c:v>43487</c:v>
                </c:pt>
                <c:pt idx="79">
                  <c:v>43488</c:v>
                </c:pt>
                <c:pt idx="80">
                  <c:v>43489</c:v>
                </c:pt>
                <c:pt idx="81">
                  <c:v>43490</c:v>
                </c:pt>
                <c:pt idx="82">
                  <c:v>43491</c:v>
                </c:pt>
                <c:pt idx="83">
                  <c:v>43492</c:v>
                </c:pt>
                <c:pt idx="84">
                  <c:v>43493</c:v>
                </c:pt>
                <c:pt idx="85">
                  <c:v>43494</c:v>
                </c:pt>
                <c:pt idx="86">
                  <c:v>43495</c:v>
                </c:pt>
              </c:numCache>
            </c:numRef>
          </c:cat>
          <c:val>
            <c:numRef>
              <c:f>dedicated_a_b_ttp!$K$2:$K$88</c:f>
              <c:numCache>
                <c:formatCode>General</c:formatCode>
                <c:ptCount val="87"/>
                <c:pt idx="0">
                  <c:v>-2.3709542447677645</c:v>
                </c:pt>
                <c:pt idx="1">
                  <c:v>-2.0440574077579541</c:v>
                </c:pt>
                <c:pt idx="2">
                  <c:v>-2.2580118568501337</c:v>
                </c:pt>
                <c:pt idx="3">
                  <c:v>-2.2591647955844478</c:v>
                </c:pt>
                <c:pt idx="4">
                  <c:v>-2.5212846865958918</c:v>
                </c:pt>
                <c:pt idx="5">
                  <c:v>-1.403365809920379</c:v>
                </c:pt>
                <c:pt idx="6">
                  <c:v>-3.0781152107215513</c:v>
                </c:pt>
                <c:pt idx="7">
                  <c:v>-1.4803210332608259</c:v>
                </c:pt>
                <c:pt idx="8">
                  <c:v>-2.2990585641966921</c:v>
                </c:pt>
                <c:pt idx="9">
                  <c:v>-2.0875248029316444</c:v>
                </c:pt>
                <c:pt idx="10">
                  <c:v>-3.2498853276951434</c:v>
                </c:pt>
                <c:pt idx="11">
                  <c:v>-2.0863589240699043</c:v>
                </c:pt>
                <c:pt idx="12">
                  <c:v>-1.1796338484251043</c:v>
                </c:pt>
                <c:pt idx="13">
                  <c:v>-3.1607046277778315</c:v>
                </c:pt>
                <c:pt idx="14">
                  <c:v>-2.1150861572508557</c:v>
                </c:pt>
                <c:pt idx="15">
                  <c:v>-2.4921712419830793</c:v>
                </c:pt>
                <c:pt idx="16">
                  <c:v>-1.1936349761346412</c:v>
                </c:pt>
                <c:pt idx="19">
                  <c:v>-4.0897741014611606</c:v>
                </c:pt>
                <c:pt idx="20">
                  <c:v>-2.5717625134290167</c:v>
                </c:pt>
                <c:pt idx="21">
                  <c:v>-1.8651042934369926</c:v>
                </c:pt>
                <c:pt idx="22">
                  <c:v>-2.52600176768442</c:v>
                </c:pt>
                <c:pt idx="23">
                  <c:v>-1.8663820870307333</c:v>
                </c:pt>
                <c:pt idx="24">
                  <c:v>-2.1403116556796431</c:v>
                </c:pt>
                <c:pt idx="25">
                  <c:v>-2.6453208896497298</c:v>
                </c:pt>
                <c:pt idx="26">
                  <c:v>-2.5111089319985909</c:v>
                </c:pt>
                <c:pt idx="27">
                  <c:v>-3.6814964130249068</c:v>
                </c:pt>
                <c:pt idx="28">
                  <c:v>-2.3322578904147515</c:v>
                </c:pt>
                <c:pt idx="29">
                  <c:v>-2.249202360410977</c:v>
                </c:pt>
                <c:pt idx="30">
                  <c:v>-2.600174137313688</c:v>
                </c:pt>
                <c:pt idx="31">
                  <c:v>-2.2613071441270995</c:v>
                </c:pt>
                <c:pt idx="32">
                  <c:v>-2.5275286759546653</c:v>
                </c:pt>
                <c:pt idx="33">
                  <c:v>-1.6678045388513876</c:v>
                </c:pt>
                <c:pt idx="34">
                  <c:v>-3.1142063201293029</c:v>
                </c:pt>
                <c:pt idx="35">
                  <c:v>-1.5516868685524861</c:v>
                </c:pt>
                <c:pt idx="36">
                  <c:v>-1.9025898017045968</c:v>
                </c:pt>
                <c:pt idx="37">
                  <c:v>-2.1178859752463426</c:v>
                </c:pt>
                <c:pt idx="38">
                  <c:v>-1.9385833118053728</c:v>
                </c:pt>
                <c:pt idx="39">
                  <c:v>-2.6246717449632202</c:v>
                </c:pt>
                <c:pt idx="40">
                  <c:v>-1.4589247444330153</c:v>
                </c:pt>
                <c:pt idx="41">
                  <c:v>-3.0824080517250452</c:v>
                </c:pt>
                <c:pt idx="42">
                  <c:v>-1.8913689793220185</c:v>
                </c:pt>
                <c:pt idx="43">
                  <c:v>-2.4779045804045121</c:v>
                </c:pt>
                <c:pt idx="44">
                  <c:v>-2.202175957423492</c:v>
                </c:pt>
                <c:pt idx="45">
                  <c:v>-2.0249344416117907</c:v>
                </c:pt>
                <c:pt idx="46">
                  <c:v>-1.7668455313707805</c:v>
                </c:pt>
                <c:pt idx="47">
                  <c:v>-1.0202463840626508</c:v>
                </c:pt>
                <c:pt idx="48">
                  <c:v>-2.3635193250185367</c:v>
                </c:pt>
                <c:pt idx="49">
                  <c:v>-1.1051690380737242</c:v>
                </c:pt>
                <c:pt idx="51">
                  <c:v>-1.3892262687935764</c:v>
                </c:pt>
                <c:pt idx="52">
                  <c:v>-1.6394265729682274</c:v>
                </c:pt>
                <c:pt idx="53">
                  <c:v>-1.722029786199794</c:v>
                </c:pt>
                <c:pt idx="54">
                  <c:v>-1.1618946708323599</c:v>
                </c:pt>
                <c:pt idx="55">
                  <c:v>-2.1199141884051427</c:v>
                </c:pt>
                <c:pt idx="56">
                  <c:v>-1.6279010512554426</c:v>
                </c:pt>
                <c:pt idx="59">
                  <c:v>-1.7453564519525893</c:v>
                </c:pt>
                <c:pt idx="60">
                  <c:v>-2.2293007185201348</c:v>
                </c:pt>
                <c:pt idx="61">
                  <c:v>-1.913646519658041</c:v>
                </c:pt>
                <c:pt idx="62">
                  <c:v>-3.5946763063329481</c:v>
                </c:pt>
                <c:pt idx="63">
                  <c:v>-2.8279262470327136</c:v>
                </c:pt>
                <c:pt idx="64">
                  <c:v>-2.7557369037958304</c:v>
                </c:pt>
                <c:pt idx="65">
                  <c:v>-2.4639704275420455</c:v>
                </c:pt>
                <c:pt idx="66">
                  <c:v>-2.1438709447194908</c:v>
                </c:pt>
                <c:pt idx="67">
                  <c:v>-2.743307595835212</c:v>
                </c:pt>
                <c:pt idx="68">
                  <c:v>-3.5770202373419511</c:v>
                </c:pt>
                <c:pt idx="69">
                  <c:v>-2.9264521883253294</c:v>
                </c:pt>
                <c:pt idx="70">
                  <c:v>-2.1577093275958816</c:v>
                </c:pt>
                <c:pt idx="71">
                  <c:v>-2.0740970728922719</c:v>
                </c:pt>
                <c:pt idx="72">
                  <c:v>-2.3925660430041202</c:v>
                </c:pt>
                <c:pt idx="73">
                  <c:v>-2.3175397333753809</c:v>
                </c:pt>
                <c:pt idx="74">
                  <c:v>-3.871365091121683</c:v>
                </c:pt>
                <c:pt idx="75">
                  <c:v>-2.092135195995886</c:v>
                </c:pt>
                <c:pt idx="76">
                  <c:v>-4.09595167756612</c:v>
                </c:pt>
                <c:pt idx="77">
                  <c:v>-1.3931076335473633</c:v>
                </c:pt>
                <c:pt idx="78">
                  <c:v>-2.3766711808636036</c:v>
                </c:pt>
                <c:pt idx="79">
                  <c:v>-3.0901481931754069</c:v>
                </c:pt>
                <c:pt idx="80">
                  <c:v>-3.0766802418171952</c:v>
                </c:pt>
                <c:pt idx="81">
                  <c:v>-2.2047703792924631</c:v>
                </c:pt>
                <c:pt idx="82">
                  <c:v>-1.9821613380644771</c:v>
                </c:pt>
                <c:pt idx="83">
                  <c:v>-3.5185173432743451</c:v>
                </c:pt>
                <c:pt idx="84">
                  <c:v>-2.0686407007088845</c:v>
                </c:pt>
                <c:pt idx="85">
                  <c:v>-1.9885846719814089</c:v>
                </c:pt>
                <c:pt idx="86">
                  <c:v>-1.1431923920455349</c:v>
                </c:pt>
              </c:numCache>
            </c:numRef>
          </c:val>
          <c:smooth val="0"/>
          <c:extLst>
            <c:ext xmlns:c16="http://schemas.microsoft.com/office/drawing/2014/chart" uri="{C3380CC4-5D6E-409C-BE32-E72D297353CC}">
              <c16:uniqueId val="{00000001-0D63-4BD8-BB13-EF9C96CFAD6F}"/>
            </c:ext>
          </c:extLst>
        </c:ser>
        <c:ser>
          <c:idx val="2"/>
          <c:order val="2"/>
          <c:tx>
            <c:strRef>
              <c:f>dedicated_a_b_ttp!$L$1</c:f>
              <c:strCache>
                <c:ptCount val="1"/>
                <c:pt idx="0">
                  <c:v>DBL-receiving transfers' ATTP difference</c:v>
                </c:pt>
              </c:strCache>
            </c:strRef>
          </c:tx>
          <c:spPr>
            <a:ln w="28575" cap="rnd">
              <a:solidFill>
                <a:schemeClr val="accent2"/>
              </a:solidFill>
              <a:round/>
            </a:ln>
            <a:effectLst/>
          </c:spPr>
          <c:marker>
            <c:symbol val="none"/>
          </c:marker>
          <c:cat>
            <c:numRef>
              <c:f>dedicated_a_b_ttp!$I$2:$I$88</c:f>
              <c:numCache>
                <c:formatCode>m/d/yyyy</c:formatCode>
                <c:ptCount val="87"/>
                <c:pt idx="0">
                  <c:v>43409</c:v>
                </c:pt>
                <c:pt idx="1">
                  <c:v>43410</c:v>
                </c:pt>
                <c:pt idx="2">
                  <c:v>43411</c:v>
                </c:pt>
                <c:pt idx="3">
                  <c:v>43412</c:v>
                </c:pt>
                <c:pt idx="4">
                  <c:v>43413</c:v>
                </c:pt>
                <c:pt idx="5">
                  <c:v>43414</c:v>
                </c:pt>
                <c:pt idx="6">
                  <c:v>43415</c:v>
                </c:pt>
                <c:pt idx="7">
                  <c:v>43416</c:v>
                </c:pt>
                <c:pt idx="8">
                  <c:v>43417</c:v>
                </c:pt>
                <c:pt idx="9">
                  <c:v>43418</c:v>
                </c:pt>
                <c:pt idx="10">
                  <c:v>43419</c:v>
                </c:pt>
                <c:pt idx="11">
                  <c:v>43420</c:v>
                </c:pt>
                <c:pt idx="12">
                  <c:v>43421</c:v>
                </c:pt>
                <c:pt idx="13">
                  <c:v>43422</c:v>
                </c:pt>
                <c:pt idx="14">
                  <c:v>43423</c:v>
                </c:pt>
                <c:pt idx="15">
                  <c:v>43424</c:v>
                </c:pt>
                <c:pt idx="16">
                  <c:v>43425</c:v>
                </c:pt>
                <c:pt idx="17">
                  <c:v>43426</c:v>
                </c:pt>
                <c:pt idx="18">
                  <c:v>43427</c:v>
                </c:pt>
                <c:pt idx="19">
                  <c:v>43428</c:v>
                </c:pt>
                <c:pt idx="20">
                  <c:v>43429</c:v>
                </c:pt>
                <c:pt idx="21">
                  <c:v>43430</c:v>
                </c:pt>
                <c:pt idx="22">
                  <c:v>43431</c:v>
                </c:pt>
                <c:pt idx="23">
                  <c:v>43432</c:v>
                </c:pt>
                <c:pt idx="24">
                  <c:v>43433</c:v>
                </c:pt>
                <c:pt idx="25">
                  <c:v>43434</c:v>
                </c:pt>
                <c:pt idx="26">
                  <c:v>43435</c:v>
                </c:pt>
                <c:pt idx="27">
                  <c:v>43436</c:v>
                </c:pt>
                <c:pt idx="28">
                  <c:v>43437</c:v>
                </c:pt>
                <c:pt idx="29">
                  <c:v>43438</c:v>
                </c:pt>
                <c:pt idx="30">
                  <c:v>43439</c:v>
                </c:pt>
                <c:pt idx="31">
                  <c:v>43440</c:v>
                </c:pt>
                <c:pt idx="32">
                  <c:v>43441</c:v>
                </c:pt>
                <c:pt idx="33">
                  <c:v>43442</c:v>
                </c:pt>
                <c:pt idx="34">
                  <c:v>43443</c:v>
                </c:pt>
                <c:pt idx="35">
                  <c:v>43444</c:v>
                </c:pt>
                <c:pt idx="36">
                  <c:v>43445</c:v>
                </c:pt>
                <c:pt idx="37">
                  <c:v>43446</c:v>
                </c:pt>
                <c:pt idx="38">
                  <c:v>43447</c:v>
                </c:pt>
                <c:pt idx="39">
                  <c:v>43448</c:v>
                </c:pt>
                <c:pt idx="40">
                  <c:v>43449</c:v>
                </c:pt>
                <c:pt idx="41">
                  <c:v>43450</c:v>
                </c:pt>
                <c:pt idx="42">
                  <c:v>43451</c:v>
                </c:pt>
                <c:pt idx="43">
                  <c:v>43452</c:v>
                </c:pt>
                <c:pt idx="44">
                  <c:v>43453</c:v>
                </c:pt>
                <c:pt idx="45">
                  <c:v>43454</c:v>
                </c:pt>
                <c:pt idx="46">
                  <c:v>43455</c:v>
                </c:pt>
                <c:pt idx="47">
                  <c:v>43456</c:v>
                </c:pt>
                <c:pt idx="48">
                  <c:v>43457</c:v>
                </c:pt>
                <c:pt idx="49">
                  <c:v>43458</c:v>
                </c:pt>
                <c:pt idx="50">
                  <c:v>43459</c:v>
                </c:pt>
                <c:pt idx="51">
                  <c:v>43460</c:v>
                </c:pt>
                <c:pt idx="52">
                  <c:v>43461</c:v>
                </c:pt>
                <c:pt idx="53">
                  <c:v>43462</c:v>
                </c:pt>
                <c:pt idx="54">
                  <c:v>43463</c:v>
                </c:pt>
                <c:pt idx="55">
                  <c:v>43464</c:v>
                </c:pt>
                <c:pt idx="56">
                  <c:v>43465</c:v>
                </c:pt>
                <c:pt idx="57">
                  <c:v>43466</c:v>
                </c:pt>
                <c:pt idx="58">
                  <c:v>43467</c:v>
                </c:pt>
                <c:pt idx="59">
                  <c:v>43468</c:v>
                </c:pt>
                <c:pt idx="60">
                  <c:v>43469</c:v>
                </c:pt>
                <c:pt idx="61">
                  <c:v>43470</c:v>
                </c:pt>
                <c:pt idx="62">
                  <c:v>43471</c:v>
                </c:pt>
                <c:pt idx="63">
                  <c:v>43472</c:v>
                </c:pt>
                <c:pt idx="64">
                  <c:v>43473</c:v>
                </c:pt>
                <c:pt idx="65">
                  <c:v>43474</c:v>
                </c:pt>
                <c:pt idx="66">
                  <c:v>43475</c:v>
                </c:pt>
                <c:pt idx="67">
                  <c:v>43476</c:v>
                </c:pt>
                <c:pt idx="68">
                  <c:v>43477</c:v>
                </c:pt>
                <c:pt idx="69">
                  <c:v>43478</c:v>
                </c:pt>
                <c:pt idx="70">
                  <c:v>43479</c:v>
                </c:pt>
                <c:pt idx="71">
                  <c:v>43480</c:v>
                </c:pt>
                <c:pt idx="72">
                  <c:v>43481</c:v>
                </c:pt>
                <c:pt idx="73">
                  <c:v>43482</c:v>
                </c:pt>
                <c:pt idx="74">
                  <c:v>43483</c:v>
                </c:pt>
                <c:pt idx="75">
                  <c:v>43484</c:v>
                </c:pt>
                <c:pt idx="76">
                  <c:v>43485</c:v>
                </c:pt>
                <c:pt idx="77">
                  <c:v>43486</c:v>
                </c:pt>
                <c:pt idx="78">
                  <c:v>43487</c:v>
                </c:pt>
                <c:pt idx="79">
                  <c:v>43488</c:v>
                </c:pt>
                <c:pt idx="80">
                  <c:v>43489</c:v>
                </c:pt>
                <c:pt idx="81">
                  <c:v>43490</c:v>
                </c:pt>
                <c:pt idx="82">
                  <c:v>43491</c:v>
                </c:pt>
                <c:pt idx="83">
                  <c:v>43492</c:v>
                </c:pt>
                <c:pt idx="84">
                  <c:v>43493</c:v>
                </c:pt>
                <c:pt idx="85">
                  <c:v>43494</c:v>
                </c:pt>
                <c:pt idx="86">
                  <c:v>43495</c:v>
                </c:pt>
              </c:numCache>
            </c:numRef>
          </c:cat>
          <c:val>
            <c:numRef>
              <c:f>dedicated_a_b_ttp!$L$2:$L$88</c:f>
              <c:numCache>
                <c:formatCode>General</c:formatCode>
                <c:ptCount val="87"/>
                <c:pt idx="0">
                  <c:v>-1.3413121303539326</c:v>
                </c:pt>
                <c:pt idx="1">
                  <c:v>-1.4389969307824166</c:v>
                </c:pt>
                <c:pt idx="2">
                  <c:v>-1.3236899493125986</c:v>
                </c:pt>
                <c:pt idx="3">
                  <c:v>-0.71742165971985228</c:v>
                </c:pt>
                <c:pt idx="4">
                  <c:v>-1.1859684952021907</c:v>
                </c:pt>
                <c:pt idx="5">
                  <c:v>-0.71112121677881324</c:v>
                </c:pt>
                <c:pt idx="6">
                  <c:v>-1.7726467551052034</c:v>
                </c:pt>
                <c:pt idx="7">
                  <c:v>-1.2375536163885144</c:v>
                </c:pt>
                <c:pt idx="8">
                  <c:v>-1.0721111744584868</c:v>
                </c:pt>
                <c:pt idx="9">
                  <c:v>-0.76943280602827857</c:v>
                </c:pt>
                <c:pt idx="10">
                  <c:v>-1.6715761736351771</c:v>
                </c:pt>
                <c:pt idx="11">
                  <c:v>-0.73346313448162404</c:v>
                </c:pt>
                <c:pt idx="12">
                  <c:v>-1.3416353804055168</c:v>
                </c:pt>
                <c:pt idx="13">
                  <c:v>-1.7630442051939179</c:v>
                </c:pt>
                <c:pt idx="14">
                  <c:v>-0.92193644339558556</c:v>
                </c:pt>
                <c:pt idx="15">
                  <c:v>-1.2972010030475467</c:v>
                </c:pt>
                <c:pt idx="16">
                  <c:v>-1.0926954345577049</c:v>
                </c:pt>
                <c:pt idx="19">
                  <c:v>-1.3967584919270881</c:v>
                </c:pt>
                <c:pt idx="20">
                  <c:v>-1.7547139843538033</c:v>
                </c:pt>
                <c:pt idx="21">
                  <c:v>-0.9717237876718976</c:v>
                </c:pt>
                <c:pt idx="22">
                  <c:v>-1.4775917638778249</c:v>
                </c:pt>
                <c:pt idx="23">
                  <c:v>-0.87612193791577508</c:v>
                </c:pt>
                <c:pt idx="24">
                  <c:v>-1.4256845074799651</c:v>
                </c:pt>
                <c:pt idx="25">
                  <c:v>-1.3667568641994512</c:v>
                </c:pt>
                <c:pt idx="26">
                  <c:v>-1.5412944275624185</c:v>
                </c:pt>
                <c:pt idx="27">
                  <c:v>-2.228460039456849</c:v>
                </c:pt>
                <c:pt idx="28">
                  <c:v>-1.5246940812931322</c:v>
                </c:pt>
                <c:pt idx="29">
                  <c:v>-1.3995603546237241</c:v>
                </c:pt>
                <c:pt idx="30">
                  <c:v>-1.7833386354016605</c:v>
                </c:pt>
                <c:pt idx="31">
                  <c:v>-0.9088757824309639</c:v>
                </c:pt>
                <c:pt idx="32">
                  <c:v>-1.5388919820759006</c:v>
                </c:pt>
                <c:pt idx="33">
                  <c:v>-0.84048824865983629</c:v>
                </c:pt>
                <c:pt idx="34">
                  <c:v>-2.0882515350801834</c:v>
                </c:pt>
                <c:pt idx="35">
                  <c:v>-1.1179958089545048</c:v>
                </c:pt>
                <c:pt idx="36">
                  <c:v>-0.95350975757225764</c:v>
                </c:pt>
                <c:pt idx="37">
                  <c:v>-1.412810457892381</c:v>
                </c:pt>
                <c:pt idx="38">
                  <c:v>-1.1402043905875607</c:v>
                </c:pt>
                <c:pt idx="39">
                  <c:v>-1.4746863326116106</c:v>
                </c:pt>
                <c:pt idx="40">
                  <c:v>-0.6071317051745192</c:v>
                </c:pt>
                <c:pt idx="41">
                  <c:v>-1.7111610416036334</c:v>
                </c:pt>
                <c:pt idx="42">
                  <c:v>-1.2385846955443673</c:v>
                </c:pt>
                <c:pt idx="43">
                  <c:v>-1.0056143700783851</c:v>
                </c:pt>
                <c:pt idx="44">
                  <c:v>-0.93706057559805445</c:v>
                </c:pt>
                <c:pt idx="45">
                  <c:v>-1.4012392422679636</c:v>
                </c:pt>
                <c:pt idx="46">
                  <c:v>-0.94155542585610019</c:v>
                </c:pt>
                <c:pt idx="47">
                  <c:v>-0.54062512951855912</c:v>
                </c:pt>
                <c:pt idx="48">
                  <c:v>-1.579276475125108</c:v>
                </c:pt>
                <c:pt idx="49">
                  <c:v>-0.84303623772045699</c:v>
                </c:pt>
                <c:pt idx="51">
                  <c:v>-1.1542759814081172</c:v>
                </c:pt>
                <c:pt idx="52">
                  <c:v>-0.9674037312679773</c:v>
                </c:pt>
                <c:pt idx="53">
                  <c:v>-1.0861942932552016</c:v>
                </c:pt>
                <c:pt idx="54">
                  <c:v>-1.0483937952108484</c:v>
                </c:pt>
                <c:pt idx="55">
                  <c:v>-1.26315828181228</c:v>
                </c:pt>
                <c:pt idx="56">
                  <c:v>-1.1084430606110696</c:v>
                </c:pt>
                <c:pt idx="59">
                  <c:v>-0.55579925025563692</c:v>
                </c:pt>
                <c:pt idx="60">
                  <c:v>-1.3689674470543935</c:v>
                </c:pt>
                <c:pt idx="61">
                  <c:v>-1.3486008708629946</c:v>
                </c:pt>
                <c:pt idx="62">
                  <c:v>-2.0512863599549838</c:v>
                </c:pt>
                <c:pt idx="63">
                  <c:v>-0.99832978314430221</c:v>
                </c:pt>
                <c:pt idx="64">
                  <c:v>-1.0061826192477066</c:v>
                </c:pt>
                <c:pt idx="65">
                  <c:v>-1.2355879728072985</c:v>
                </c:pt>
                <c:pt idx="66">
                  <c:v>-0.85402134882774283</c:v>
                </c:pt>
                <c:pt idx="67">
                  <c:v>-1.1060509022206404</c:v>
                </c:pt>
                <c:pt idx="68">
                  <c:v>-1.1000436122142854</c:v>
                </c:pt>
                <c:pt idx="69">
                  <c:v>-2.2650101758138024</c:v>
                </c:pt>
                <c:pt idx="70">
                  <c:v>-0.83105340119368265</c:v>
                </c:pt>
                <c:pt idx="71">
                  <c:v>-0.99123814529013932</c:v>
                </c:pt>
                <c:pt idx="72">
                  <c:v>-1.0252247299733588</c:v>
                </c:pt>
                <c:pt idx="73">
                  <c:v>-0.8185797179075166</c:v>
                </c:pt>
                <c:pt idx="74">
                  <c:v>-1.5069306201847159</c:v>
                </c:pt>
                <c:pt idx="75">
                  <c:v>-0.99553203144996372</c:v>
                </c:pt>
                <c:pt idx="76">
                  <c:v>-2.4781887441617343</c:v>
                </c:pt>
                <c:pt idx="77">
                  <c:v>-0.65591631947624307</c:v>
                </c:pt>
                <c:pt idx="78">
                  <c:v>-1.018589813423318</c:v>
                </c:pt>
                <c:pt idx="79">
                  <c:v>-1.4787322806898213</c:v>
                </c:pt>
                <c:pt idx="80">
                  <c:v>-1.0373992554844771</c:v>
                </c:pt>
                <c:pt idx="81">
                  <c:v>-1.0586256937765606</c:v>
                </c:pt>
                <c:pt idx="82">
                  <c:v>-0.91178144618371493</c:v>
                </c:pt>
                <c:pt idx="83">
                  <c:v>-1.1631817433534841</c:v>
                </c:pt>
                <c:pt idx="84">
                  <c:v>-0.90498997361371258</c:v>
                </c:pt>
                <c:pt idx="85">
                  <c:v>-1.0450467174472389</c:v>
                </c:pt>
                <c:pt idx="86">
                  <c:v>-0.64309310733952496</c:v>
                </c:pt>
              </c:numCache>
            </c:numRef>
          </c:val>
          <c:smooth val="0"/>
          <c:extLst>
            <c:ext xmlns:c16="http://schemas.microsoft.com/office/drawing/2014/chart" uri="{C3380CC4-5D6E-409C-BE32-E72D297353CC}">
              <c16:uniqueId val="{00000002-0D63-4BD8-BB13-EF9C96CFAD6F}"/>
            </c:ext>
          </c:extLst>
        </c:ser>
        <c:dLbls>
          <c:showLegendKey val="0"/>
          <c:showVal val="0"/>
          <c:showCatName val="0"/>
          <c:showSerName val="0"/>
          <c:showPercent val="0"/>
          <c:showBubbleSize val="0"/>
        </c:dLbls>
        <c:smooth val="0"/>
        <c:axId val="582323288"/>
        <c:axId val="582325912"/>
      </c:lineChart>
      <c:dateAx>
        <c:axId val="582323288"/>
        <c:scaling>
          <c:orientation val="minMax"/>
        </c:scaling>
        <c:delete val="0"/>
        <c:axPos val="b"/>
        <c:numFmt formatCode="m/d;@"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325912"/>
        <c:crosses val="autoZero"/>
        <c:auto val="0"/>
        <c:lblOffset val="100"/>
        <c:baseTimeUnit val="days"/>
        <c:majorUnit val="14"/>
        <c:majorTimeUnit val="days"/>
      </c:dateAx>
      <c:valAx>
        <c:axId val="582325912"/>
        <c:scaling>
          <c:orientation val="minMax"/>
          <c:min val="-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323288"/>
        <c:crosses val="autoZero"/>
        <c:crossBetween val="between"/>
      </c:valAx>
      <c:spPr>
        <a:noFill/>
        <a:ln>
          <a:noFill/>
        </a:ln>
        <a:effectLst/>
      </c:spPr>
    </c:plotArea>
    <c:legend>
      <c:legendPos val="b"/>
      <c:layout>
        <c:manualLayout>
          <c:xMode val="edge"/>
          <c:yMode val="edge"/>
          <c:x val="2.0937226596675416E-3"/>
          <c:y val="0.90814947344180386"/>
          <c:w val="0.99581255468066487"/>
          <c:h val="9.1850526558195977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1305956547098276E-2"/>
          <c:y val="7.1174377224199295E-2"/>
          <c:w val="0.92323108048993874"/>
          <c:h val="0.73450072218811535"/>
        </c:manualLayout>
      </c:layout>
      <c:lineChart>
        <c:grouping val="standard"/>
        <c:varyColors val="0"/>
        <c:ser>
          <c:idx val="0"/>
          <c:order val="0"/>
          <c:tx>
            <c:strRef>
              <c:f>'a&amp;b_dedicated_merge'!$AS$1</c:f>
              <c:strCache>
                <c:ptCount val="1"/>
                <c:pt idx="0">
                  <c:v>DBL-generating transfers' ATTP difference</c:v>
                </c:pt>
              </c:strCache>
            </c:strRef>
          </c:tx>
          <c:spPr>
            <a:ln w="28575" cap="rnd">
              <a:solidFill>
                <a:schemeClr val="accent1"/>
              </a:solidFill>
              <a:round/>
            </a:ln>
            <a:effectLst/>
          </c:spPr>
          <c:marker>
            <c:symbol val="none"/>
          </c:marker>
          <c:cat>
            <c:numRef>
              <c:f>'a&amp;b_dedicated_merge'!$AR$2:$AR$88</c:f>
              <c:numCache>
                <c:formatCode>m/d/yyyy</c:formatCode>
                <c:ptCount val="87"/>
                <c:pt idx="0">
                  <c:v>43409</c:v>
                </c:pt>
                <c:pt idx="1">
                  <c:v>43410</c:v>
                </c:pt>
                <c:pt idx="2">
                  <c:v>43411</c:v>
                </c:pt>
                <c:pt idx="3">
                  <c:v>43412</c:v>
                </c:pt>
                <c:pt idx="4">
                  <c:v>43413</c:v>
                </c:pt>
                <c:pt idx="5">
                  <c:v>43414</c:v>
                </c:pt>
                <c:pt idx="6">
                  <c:v>43415</c:v>
                </c:pt>
                <c:pt idx="7">
                  <c:v>43416</c:v>
                </c:pt>
                <c:pt idx="8">
                  <c:v>43417</c:v>
                </c:pt>
                <c:pt idx="9">
                  <c:v>43418</c:v>
                </c:pt>
                <c:pt idx="10">
                  <c:v>43419</c:v>
                </c:pt>
                <c:pt idx="11">
                  <c:v>43420</c:v>
                </c:pt>
                <c:pt idx="12">
                  <c:v>43421</c:v>
                </c:pt>
                <c:pt idx="13">
                  <c:v>43422</c:v>
                </c:pt>
                <c:pt idx="14">
                  <c:v>43423</c:v>
                </c:pt>
                <c:pt idx="15">
                  <c:v>43424</c:v>
                </c:pt>
                <c:pt idx="16">
                  <c:v>43425</c:v>
                </c:pt>
                <c:pt idx="17">
                  <c:v>43426</c:v>
                </c:pt>
                <c:pt idx="18">
                  <c:v>43427</c:v>
                </c:pt>
                <c:pt idx="19">
                  <c:v>43428</c:v>
                </c:pt>
                <c:pt idx="20">
                  <c:v>43429</c:v>
                </c:pt>
                <c:pt idx="21">
                  <c:v>43430</c:v>
                </c:pt>
                <c:pt idx="22">
                  <c:v>43431</c:v>
                </c:pt>
                <c:pt idx="23">
                  <c:v>43432</c:v>
                </c:pt>
                <c:pt idx="24">
                  <c:v>43433</c:v>
                </c:pt>
                <c:pt idx="25">
                  <c:v>43434</c:v>
                </c:pt>
                <c:pt idx="26">
                  <c:v>43435</c:v>
                </c:pt>
                <c:pt idx="27">
                  <c:v>43436</c:v>
                </c:pt>
                <c:pt idx="28">
                  <c:v>43437</c:v>
                </c:pt>
                <c:pt idx="29">
                  <c:v>43438</c:v>
                </c:pt>
                <c:pt idx="30">
                  <c:v>43439</c:v>
                </c:pt>
                <c:pt idx="31">
                  <c:v>43440</c:v>
                </c:pt>
                <c:pt idx="32">
                  <c:v>43441</c:v>
                </c:pt>
                <c:pt idx="33">
                  <c:v>43442</c:v>
                </c:pt>
                <c:pt idx="34">
                  <c:v>43443</c:v>
                </c:pt>
                <c:pt idx="35">
                  <c:v>43444</c:v>
                </c:pt>
                <c:pt idx="36">
                  <c:v>43445</c:v>
                </c:pt>
                <c:pt idx="37">
                  <c:v>43446</c:v>
                </c:pt>
                <c:pt idx="38">
                  <c:v>43447</c:v>
                </c:pt>
                <c:pt idx="39">
                  <c:v>43448</c:v>
                </c:pt>
                <c:pt idx="40">
                  <c:v>43449</c:v>
                </c:pt>
                <c:pt idx="41">
                  <c:v>43450</c:v>
                </c:pt>
                <c:pt idx="42">
                  <c:v>43451</c:v>
                </c:pt>
                <c:pt idx="43">
                  <c:v>43452</c:v>
                </c:pt>
                <c:pt idx="44">
                  <c:v>43453</c:v>
                </c:pt>
                <c:pt idx="45">
                  <c:v>43454</c:v>
                </c:pt>
                <c:pt idx="46">
                  <c:v>43455</c:v>
                </c:pt>
                <c:pt idx="47">
                  <c:v>43456</c:v>
                </c:pt>
                <c:pt idx="48">
                  <c:v>43457</c:v>
                </c:pt>
                <c:pt idx="49">
                  <c:v>43458</c:v>
                </c:pt>
                <c:pt idx="50">
                  <c:v>43459</c:v>
                </c:pt>
                <c:pt idx="51">
                  <c:v>43460</c:v>
                </c:pt>
                <c:pt idx="52">
                  <c:v>43461</c:v>
                </c:pt>
                <c:pt idx="53">
                  <c:v>43462</c:v>
                </c:pt>
                <c:pt idx="54">
                  <c:v>43463</c:v>
                </c:pt>
                <c:pt idx="55">
                  <c:v>43464</c:v>
                </c:pt>
                <c:pt idx="56">
                  <c:v>43465</c:v>
                </c:pt>
                <c:pt idx="57">
                  <c:v>43466</c:v>
                </c:pt>
                <c:pt idx="58">
                  <c:v>43467</c:v>
                </c:pt>
                <c:pt idx="59">
                  <c:v>43468</c:v>
                </c:pt>
                <c:pt idx="60">
                  <c:v>43469</c:v>
                </c:pt>
                <c:pt idx="61">
                  <c:v>43470</c:v>
                </c:pt>
                <c:pt idx="62">
                  <c:v>43471</c:v>
                </c:pt>
                <c:pt idx="63">
                  <c:v>43472</c:v>
                </c:pt>
                <c:pt idx="64">
                  <c:v>43473</c:v>
                </c:pt>
                <c:pt idx="65">
                  <c:v>43474</c:v>
                </c:pt>
                <c:pt idx="66">
                  <c:v>43475</c:v>
                </c:pt>
                <c:pt idx="67">
                  <c:v>43476</c:v>
                </c:pt>
                <c:pt idx="68">
                  <c:v>43477</c:v>
                </c:pt>
                <c:pt idx="69">
                  <c:v>43478</c:v>
                </c:pt>
                <c:pt idx="70">
                  <c:v>43479</c:v>
                </c:pt>
                <c:pt idx="71">
                  <c:v>43480</c:v>
                </c:pt>
                <c:pt idx="72">
                  <c:v>43481</c:v>
                </c:pt>
                <c:pt idx="73">
                  <c:v>43482</c:v>
                </c:pt>
                <c:pt idx="74">
                  <c:v>43483</c:v>
                </c:pt>
                <c:pt idx="75">
                  <c:v>43484</c:v>
                </c:pt>
                <c:pt idx="76">
                  <c:v>43485</c:v>
                </c:pt>
                <c:pt idx="77">
                  <c:v>43486</c:v>
                </c:pt>
                <c:pt idx="78">
                  <c:v>43487</c:v>
                </c:pt>
                <c:pt idx="79">
                  <c:v>43488</c:v>
                </c:pt>
                <c:pt idx="80">
                  <c:v>43489</c:v>
                </c:pt>
                <c:pt idx="81">
                  <c:v>43490</c:v>
                </c:pt>
                <c:pt idx="82">
                  <c:v>43491</c:v>
                </c:pt>
                <c:pt idx="83">
                  <c:v>43492</c:v>
                </c:pt>
                <c:pt idx="84">
                  <c:v>43493</c:v>
                </c:pt>
                <c:pt idx="85">
                  <c:v>43494</c:v>
                </c:pt>
                <c:pt idx="86">
                  <c:v>43495</c:v>
                </c:pt>
              </c:numCache>
            </c:numRef>
          </c:cat>
          <c:val>
            <c:numRef>
              <c:f>'a&amp;b_dedicated_merge'!$AS$2:$AS$88</c:f>
              <c:numCache>
                <c:formatCode>General</c:formatCode>
                <c:ptCount val="87"/>
                <c:pt idx="0">
                  <c:v>-2.3709542447677645</c:v>
                </c:pt>
                <c:pt idx="1">
                  <c:v>-2.0440574077579541</c:v>
                </c:pt>
                <c:pt idx="2">
                  <c:v>-2.2580118568501337</c:v>
                </c:pt>
                <c:pt idx="3">
                  <c:v>-2.2591647955844478</c:v>
                </c:pt>
                <c:pt idx="4">
                  <c:v>-2.5212846865958918</c:v>
                </c:pt>
                <c:pt idx="5">
                  <c:v>-1.403365809920379</c:v>
                </c:pt>
                <c:pt idx="6">
                  <c:v>-3.0781152107215513</c:v>
                </c:pt>
                <c:pt idx="7">
                  <c:v>-1.4803210332608259</c:v>
                </c:pt>
                <c:pt idx="8">
                  <c:v>-2.2990585641966921</c:v>
                </c:pt>
                <c:pt idx="9">
                  <c:v>-2.0875248029316444</c:v>
                </c:pt>
                <c:pt idx="10">
                  <c:v>-3.2498853276951434</c:v>
                </c:pt>
                <c:pt idx="11">
                  <c:v>-2.0863589240699043</c:v>
                </c:pt>
                <c:pt idx="12">
                  <c:v>-1.1796338484251043</c:v>
                </c:pt>
                <c:pt idx="13">
                  <c:v>-3.1607046277778315</c:v>
                </c:pt>
                <c:pt idx="14">
                  <c:v>-2.1150861572508557</c:v>
                </c:pt>
                <c:pt idx="15">
                  <c:v>-2.4921712419830793</c:v>
                </c:pt>
                <c:pt idx="16">
                  <c:v>-1.1936349761346412</c:v>
                </c:pt>
                <c:pt idx="19">
                  <c:v>-4.0897741014611606</c:v>
                </c:pt>
                <c:pt idx="20">
                  <c:v>-2.5717625134290167</c:v>
                </c:pt>
                <c:pt idx="21">
                  <c:v>-1.8651042934369926</c:v>
                </c:pt>
                <c:pt idx="22">
                  <c:v>-2.52600176768442</c:v>
                </c:pt>
                <c:pt idx="23">
                  <c:v>-1.8663820870307333</c:v>
                </c:pt>
                <c:pt idx="24">
                  <c:v>-2.1403116556796431</c:v>
                </c:pt>
                <c:pt idx="25">
                  <c:v>-2.6453208896497298</c:v>
                </c:pt>
                <c:pt idx="26">
                  <c:v>-2.5111089319985909</c:v>
                </c:pt>
                <c:pt idx="27">
                  <c:v>-3.6814964130249068</c:v>
                </c:pt>
                <c:pt idx="28">
                  <c:v>-2.3322578904147515</c:v>
                </c:pt>
                <c:pt idx="29">
                  <c:v>-2.249202360410977</c:v>
                </c:pt>
                <c:pt idx="30">
                  <c:v>-2.600174137313688</c:v>
                </c:pt>
                <c:pt idx="31">
                  <c:v>-2.2613071441270995</c:v>
                </c:pt>
                <c:pt idx="32">
                  <c:v>-2.5275286759546653</c:v>
                </c:pt>
                <c:pt idx="33">
                  <c:v>-1.6678045388513876</c:v>
                </c:pt>
                <c:pt idx="34">
                  <c:v>-3.1142063201293029</c:v>
                </c:pt>
                <c:pt idx="35">
                  <c:v>-1.5516868685524861</c:v>
                </c:pt>
                <c:pt idx="36">
                  <c:v>-1.9025898017045968</c:v>
                </c:pt>
                <c:pt idx="37">
                  <c:v>-2.1178859752463426</c:v>
                </c:pt>
                <c:pt idx="38">
                  <c:v>-1.9385833118053728</c:v>
                </c:pt>
                <c:pt idx="39">
                  <c:v>-2.6246717449632202</c:v>
                </c:pt>
                <c:pt idx="40">
                  <c:v>-1.4589247444330153</c:v>
                </c:pt>
                <c:pt idx="41">
                  <c:v>-3.0824080517250452</c:v>
                </c:pt>
                <c:pt idx="42">
                  <c:v>-1.8913689793220185</c:v>
                </c:pt>
                <c:pt idx="43">
                  <c:v>-2.4779045804045121</c:v>
                </c:pt>
                <c:pt idx="44">
                  <c:v>-2.202175957423492</c:v>
                </c:pt>
                <c:pt idx="45">
                  <c:v>-2.0249344416117907</c:v>
                </c:pt>
                <c:pt idx="46">
                  <c:v>-1.7668455313707805</c:v>
                </c:pt>
                <c:pt idx="47">
                  <c:v>-1.0202463840626508</c:v>
                </c:pt>
                <c:pt idx="48">
                  <c:v>-2.3635193250185367</c:v>
                </c:pt>
                <c:pt idx="49">
                  <c:v>-1.1051690380737242</c:v>
                </c:pt>
                <c:pt idx="51">
                  <c:v>-1.3892262687935764</c:v>
                </c:pt>
                <c:pt idx="52">
                  <c:v>-1.6394265729682274</c:v>
                </c:pt>
                <c:pt idx="53">
                  <c:v>-1.722029786199794</c:v>
                </c:pt>
                <c:pt idx="54">
                  <c:v>-1.1618946708323599</c:v>
                </c:pt>
                <c:pt idx="55">
                  <c:v>-2.1199141884051422</c:v>
                </c:pt>
                <c:pt idx="56">
                  <c:v>-1.6279010512554426</c:v>
                </c:pt>
                <c:pt idx="59">
                  <c:v>-1.7453564519525893</c:v>
                </c:pt>
                <c:pt idx="60">
                  <c:v>-2.2293007185201348</c:v>
                </c:pt>
                <c:pt idx="61">
                  <c:v>-1.913646519658041</c:v>
                </c:pt>
                <c:pt idx="62">
                  <c:v>-3.5946763063329481</c:v>
                </c:pt>
                <c:pt idx="63">
                  <c:v>-2.8279262470327136</c:v>
                </c:pt>
                <c:pt idx="64">
                  <c:v>-2.7557369037958304</c:v>
                </c:pt>
                <c:pt idx="65">
                  <c:v>-2.4639704275420455</c:v>
                </c:pt>
                <c:pt idx="66">
                  <c:v>-2.1438709447194908</c:v>
                </c:pt>
                <c:pt idx="67">
                  <c:v>-2.743307595835212</c:v>
                </c:pt>
                <c:pt idx="68">
                  <c:v>-3.5770202373419511</c:v>
                </c:pt>
                <c:pt idx="69">
                  <c:v>-2.9264521883253294</c:v>
                </c:pt>
                <c:pt idx="70">
                  <c:v>-2.1577093275958816</c:v>
                </c:pt>
                <c:pt idx="71">
                  <c:v>-2.0740970728922719</c:v>
                </c:pt>
                <c:pt idx="72">
                  <c:v>-2.3925660430041202</c:v>
                </c:pt>
                <c:pt idx="73">
                  <c:v>-2.3175397333753809</c:v>
                </c:pt>
                <c:pt idx="74">
                  <c:v>-3.871365091121683</c:v>
                </c:pt>
                <c:pt idx="75">
                  <c:v>-2.092135195995886</c:v>
                </c:pt>
                <c:pt idx="76">
                  <c:v>-4.09595167756612</c:v>
                </c:pt>
                <c:pt idx="77">
                  <c:v>-1.3931076335473633</c:v>
                </c:pt>
                <c:pt idx="78">
                  <c:v>-2.3766711808636036</c:v>
                </c:pt>
                <c:pt idx="79">
                  <c:v>-3.0901481931754069</c:v>
                </c:pt>
                <c:pt idx="80">
                  <c:v>-3.0766802418171952</c:v>
                </c:pt>
                <c:pt idx="81">
                  <c:v>-2.2047703792924631</c:v>
                </c:pt>
                <c:pt idx="82">
                  <c:v>-1.9821613380644771</c:v>
                </c:pt>
                <c:pt idx="83">
                  <c:v>-3.5185173432743451</c:v>
                </c:pt>
                <c:pt idx="84">
                  <c:v>-2.0686407007088845</c:v>
                </c:pt>
                <c:pt idx="85">
                  <c:v>-1.9885846719814089</c:v>
                </c:pt>
                <c:pt idx="86">
                  <c:v>-1.1431923920455349</c:v>
                </c:pt>
              </c:numCache>
            </c:numRef>
          </c:val>
          <c:smooth val="0"/>
          <c:extLst>
            <c:ext xmlns:c16="http://schemas.microsoft.com/office/drawing/2014/chart" uri="{C3380CC4-5D6E-409C-BE32-E72D297353CC}">
              <c16:uniqueId val="{00000000-CC33-468B-A53A-E215FB3A0C05}"/>
            </c:ext>
          </c:extLst>
        </c:ser>
        <c:ser>
          <c:idx val="1"/>
          <c:order val="1"/>
          <c:tx>
            <c:strRef>
              <c:f>'a&amp;b_dedicated_merge'!$AT$1</c:f>
              <c:strCache>
                <c:ptCount val="1"/>
                <c:pt idx="0">
                  <c:v>DBL-receiving transfers' ATTP difference</c:v>
                </c:pt>
              </c:strCache>
            </c:strRef>
          </c:tx>
          <c:spPr>
            <a:ln w="28575" cap="rnd">
              <a:solidFill>
                <a:schemeClr val="accent2"/>
              </a:solidFill>
              <a:round/>
            </a:ln>
            <a:effectLst/>
          </c:spPr>
          <c:marker>
            <c:symbol val="none"/>
          </c:marker>
          <c:cat>
            <c:numRef>
              <c:f>'a&amp;b_dedicated_merge'!$AR$2:$AR$88</c:f>
              <c:numCache>
                <c:formatCode>m/d/yyyy</c:formatCode>
                <c:ptCount val="87"/>
                <c:pt idx="0">
                  <c:v>43409</c:v>
                </c:pt>
                <c:pt idx="1">
                  <c:v>43410</c:v>
                </c:pt>
                <c:pt idx="2">
                  <c:v>43411</c:v>
                </c:pt>
                <c:pt idx="3">
                  <c:v>43412</c:v>
                </c:pt>
                <c:pt idx="4">
                  <c:v>43413</c:v>
                </c:pt>
                <c:pt idx="5">
                  <c:v>43414</c:v>
                </c:pt>
                <c:pt idx="6">
                  <c:v>43415</c:v>
                </c:pt>
                <c:pt idx="7">
                  <c:v>43416</c:v>
                </c:pt>
                <c:pt idx="8">
                  <c:v>43417</c:v>
                </c:pt>
                <c:pt idx="9">
                  <c:v>43418</c:v>
                </c:pt>
                <c:pt idx="10">
                  <c:v>43419</c:v>
                </c:pt>
                <c:pt idx="11">
                  <c:v>43420</c:v>
                </c:pt>
                <c:pt idx="12">
                  <c:v>43421</c:v>
                </c:pt>
                <c:pt idx="13">
                  <c:v>43422</c:v>
                </c:pt>
                <c:pt idx="14">
                  <c:v>43423</c:v>
                </c:pt>
                <c:pt idx="15">
                  <c:v>43424</c:v>
                </c:pt>
                <c:pt idx="16">
                  <c:v>43425</c:v>
                </c:pt>
                <c:pt idx="17">
                  <c:v>43426</c:v>
                </c:pt>
                <c:pt idx="18">
                  <c:v>43427</c:v>
                </c:pt>
                <c:pt idx="19">
                  <c:v>43428</c:v>
                </c:pt>
                <c:pt idx="20">
                  <c:v>43429</c:v>
                </c:pt>
                <c:pt idx="21">
                  <c:v>43430</c:v>
                </c:pt>
                <c:pt idx="22">
                  <c:v>43431</c:v>
                </c:pt>
                <c:pt idx="23">
                  <c:v>43432</c:v>
                </c:pt>
                <c:pt idx="24">
                  <c:v>43433</c:v>
                </c:pt>
                <c:pt idx="25">
                  <c:v>43434</c:v>
                </c:pt>
                <c:pt idx="26">
                  <c:v>43435</c:v>
                </c:pt>
                <c:pt idx="27">
                  <c:v>43436</c:v>
                </c:pt>
                <c:pt idx="28">
                  <c:v>43437</c:v>
                </c:pt>
                <c:pt idx="29">
                  <c:v>43438</c:v>
                </c:pt>
                <c:pt idx="30">
                  <c:v>43439</c:v>
                </c:pt>
                <c:pt idx="31">
                  <c:v>43440</c:v>
                </c:pt>
                <c:pt idx="32">
                  <c:v>43441</c:v>
                </c:pt>
                <c:pt idx="33">
                  <c:v>43442</c:v>
                </c:pt>
                <c:pt idx="34">
                  <c:v>43443</c:v>
                </c:pt>
                <c:pt idx="35">
                  <c:v>43444</c:v>
                </c:pt>
                <c:pt idx="36">
                  <c:v>43445</c:v>
                </c:pt>
                <c:pt idx="37">
                  <c:v>43446</c:v>
                </c:pt>
                <c:pt idx="38">
                  <c:v>43447</c:v>
                </c:pt>
                <c:pt idx="39">
                  <c:v>43448</c:v>
                </c:pt>
                <c:pt idx="40">
                  <c:v>43449</c:v>
                </c:pt>
                <c:pt idx="41">
                  <c:v>43450</c:v>
                </c:pt>
                <c:pt idx="42">
                  <c:v>43451</c:v>
                </c:pt>
                <c:pt idx="43">
                  <c:v>43452</c:v>
                </c:pt>
                <c:pt idx="44">
                  <c:v>43453</c:v>
                </c:pt>
                <c:pt idx="45">
                  <c:v>43454</c:v>
                </c:pt>
                <c:pt idx="46">
                  <c:v>43455</c:v>
                </c:pt>
                <c:pt idx="47">
                  <c:v>43456</c:v>
                </c:pt>
                <c:pt idx="48">
                  <c:v>43457</c:v>
                </c:pt>
                <c:pt idx="49">
                  <c:v>43458</c:v>
                </c:pt>
                <c:pt idx="50">
                  <c:v>43459</c:v>
                </c:pt>
                <c:pt idx="51">
                  <c:v>43460</c:v>
                </c:pt>
                <c:pt idx="52">
                  <c:v>43461</c:v>
                </c:pt>
                <c:pt idx="53">
                  <c:v>43462</c:v>
                </c:pt>
                <c:pt idx="54">
                  <c:v>43463</c:v>
                </c:pt>
                <c:pt idx="55">
                  <c:v>43464</c:v>
                </c:pt>
                <c:pt idx="56">
                  <c:v>43465</c:v>
                </c:pt>
                <c:pt idx="57">
                  <c:v>43466</c:v>
                </c:pt>
                <c:pt idx="58">
                  <c:v>43467</c:v>
                </c:pt>
                <c:pt idx="59">
                  <c:v>43468</c:v>
                </c:pt>
                <c:pt idx="60">
                  <c:v>43469</c:v>
                </c:pt>
                <c:pt idx="61">
                  <c:v>43470</c:v>
                </c:pt>
                <c:pt idx="62">
                  <c:v>43471</c:v>
                </c:pt>
                <c:pt idx="63">
                  <c:v>43472</c:v>
                </c:pt>
                <c:pt idx="64">
                  <c:v>43473</c:v>
                </c:pt>
                <c:pt idx="65">
                  <c:v>43474</c:v>
                </c:pt>
                <c:pt idx="66">
                  <c:v>43475</c:v>
                </c:pt>
                <c:pt idx="67">
                  <c:v>43476</c:v>
                </c:pt>
                <c:pt idx="68">
                  <c:v>43477</c:v>
                </c:pt>
                <c:pt idx="69">
                  <c:v>43478</c:v>
                </c:pt>
                <c:pt idx="70">
                  <c:v>43479</c:v>
                </c:pt>
                <c:pt idx="71">
                  <c:v>43480</c:v>
                </c:pt>
                <c:pt idx="72">
                  <c:v>43481</c:v>
                </c:pt>
                <c:pt idx="73">
                  <c:v>43482</c:v>
                </c:pt>
                <c:pt idx="74">
                  <c:v>43483</c:v>
                </c:pt>
                <c:pt idx="75">
                  <c:v>43484</c:v>
                </c:pt>
                <c:pt idx="76">
                  <c:v>43485</c:v>
                </c:pt>
                <c:pt idx="77">
                  <c:v>43486</c:v>
                </c:pt>
                <c:pt idx="78">
                  <c:v>43487</c:v>
                </c:pt>
                <c:pt idx="79">
                  <c:v>43488</c:v>
                </c:pt>
                <c:pt idx="80">
                  <c:v>43489</c:v>
                </c:pt>
                <c:pt idx="81">
                  <c:v>43490</c:v>
                </c:pt>
                <c:pt idx="82">
                  <c:v>43491</c:v>
                </c:pt>
                <c:pt idx="83">
                  <c:v>43492</c:v>
                </c:pt>
                <c:pt idx="84">
                  <c:v>43493</c:v>
                </c:pt>
                <c:pt idx="85">
                  <c:v>43494</c:v>
                </c:pt>
                <c:pt idx="86">
                  <c:v>43495</c:v>
                </c:pt>
              </c:numCache>
            </c:numRef>
          </c:cat>
          <c:val>
            <c:numRef>
              <c:f>'a&amp;b_dedicated_merge'!$AT$2:$AT$88</c:f>
              <c:numCache>
                <c:formatCode>General</c:formatCode>
                <c:ptCount val="87"/>
                <c:pt idx="0">
                  <c:v>-0.38322868942905802</c:v>
                </c:pt>
                <c:pt idx="1">
                  <c:v>-0.43883952518518232</c:v>
                </c:pt>
                <c:pt idx="2">
                  <c:v>-0.47470479299843099</c:v>
                </c:pt>
                <c:pt idx="3">
                  <c:v>-0.14332016617646701</c:v>
                </c:pt>
                <c:pt idx="4">
                  <c:v>-0.51855252373935301</c:v>
                </c:pt>
                <c:pt idx="5">
                  <c:v>0.19979321694899663</c:v>
                </c:pt>
                <c:pt idx="6">
                  <c:v>-0.36505475402752907</c:v>
                </c:pt>
                <c:pt idx="7">
                  <c:v>-0.26067779430290777</c:v>
                </c:pt>
                <c:pt idx="8">
                  <c:v>-0.50368970935702184</c:v>
                </c:pt>
                <c:pt idx="9">
                  <c:v>-0.5155002941660356</c:v>
                </c:pt>
                <c:pt idx="10">
                  <c:v>-0.83586002076054389</c:v>
                </c:pt>
                <c:pt idx="11">
                  <c:v>-0.26737018335826834</c:v>
                </c:pt>
                <c:pt idx="12">
                  <c:v>0.25224251986631763</c:v>
                </c:pt>
                <c:pt idx="13">
                  <c:v>-0.48767664796023857</c:v>
                </c:pt>
                <c:pt idx="14">
                  <c:v>-0.25352617395005128</c:v>
                </c:pt>
                <c:pt idx="15">
                  <c:v>-0.44310856041311314</c:v>
                </c:pt>
                <c:pt idx="16">
                  <c:v>-0.32457040431506362</c:v>
                </c:pt>
                <c:pt idx="19">
                  <c:v>-0.33691800060305943</c:v>
                </c:pt>
                <c:pt idx="20">
                  <c:v>-0.51748567652247857</c:v>
                </c:pt>
                <c:pt idx="21">
                  <c:v>-0.20955792996505618</c:v>
                </c:pt>
                <c:pt idx="22">
                  <c:v>-0.31679511029744939</c:v>
                </c:pt>
                <c:pt idx="23">
                  <c:v>-0.38599753368264894</c:v>
                </c:pt>
                <c:pt idx="24">
                  <c:v>-0.28058305630986241</c:v>
                </c:pt>
                <c:pt idx="25">
                  <c:v>-0.35031376826198463</c:v>
                </c:pt>
                <c:pt idx="26">
                  <c:v>-5.054975366614798E-2</c:v>
                </c:pt>
                <c:pt idx="27">
                  <c:v>-0.61902883159944322</c:v>
                </c:pt>
                <c:pt idx="28">
                  <c:v>-0.54091736588197536</c:v>
                </c:pt>
                <c:pt idx="29">
                  <c:v>-0.51208283441318803</c:v>
                </c:pt>
                <c:pt idx="30">
                  <c:v>-0.50571983229266282</c:v>
                </c:pt>
                <c:pt idx="31">
                  <c:v>-0.26650323648811375</c:v>
                </c:pt>
                <c:pt idx="32">
                  <c:v>-0.44207209886117671</c:v>
                </c:pt>
                <c:pt idx="33">
                  <c:v>0.20644105543941388</c:v>
                </c:pt>
                <c:pt idx="34">
                  <c:v>-0.9763399608119987</c:v>
                </c:pt>
                <c:pt idx="35">
                  <c:v>-0.33977853349491932</c:v>
                </c:pt>
                <c:pt idx="36">
                  <c:v>-7.4547648445477913E-2</c:v>
                </c:pt>
                <c:pt idx="37">
                  <c:v>-0.43049463968298907</c:v>
                </c:pt>
                <c:pt idx="38">
                  <c:v>-0.31425035119769312</c:v>
                </c:pt>
                <c:pt idx="39">
                  <c:v>-0.62022674104687114</c:v>
                </c:pt>
                <c:pt idx="40">
                  <c:v>-0.22316546691956299</c:v>
                </c:pt>
                <c:pt idx="41">
                  <c:v>-0.54211223756322058</c:v>
                </c:pt>
                <c:pt idx="42">
                  <c:v>-0.42745612747057865</c:v>
                </c:pt>
                <c:pt idx="43">
                  <c:v>-0.2952714776989514</c:v>
                </c:pt>
                <c:pt idx="44">
                  <c:v>-0.44032930385142399</c:v>
                </c:pt>
                <c:pt idx="45">
                  <c:v>-0.27916555021092032</c:v>
                </c:pt>
                <c:pt idx="46">
                  <c:v>-0.33393865233068615</c:v>
                </c:pt>
                <c:pt idx="47">
                  <c:v>0.1604288444876199</c:v>
                </c:pt>
                <c:pt idx="48">
                  <c:v>-0.34354597364578104</c:v>
                </c:pt>
                <c:pt idx="49">
                  <c:v>-0.19502645628477849</c:v>
                </c:pt>
                <c:pt idx="51">
                  <c:v>-0.19111136873183837</c:v>
                </c:pt>
                <c:pt idx="52">
                  <c:v>-0.21311658795141117</c:v>
                </c:pt>
                <c:pt idx="53">
                  <c:v>-0.15709484704582291</c:v>
                </c:pt>
                <c:pt idx="54">
                  <c:v>6.823444955498606E-2</c:v>
                </c:pt>
                <c:pt idx="55">
                  <c:v>-0.22616394063223383</c:v>
                </c:pt>
                <c:pt idx="56">
                  <c:v>-0.21066507259989961</c:v>
                </c:pt>
                <c:pt idx="59">
                  <c:v>-0.20315032355302756</c:v>
                </c:pt>
                <c:pt idx="60">
                  <c:v>-0.37400058545595272</c:v>
                </c:pt>
                <c:pt idx="61">
                  <c:v>0.25270280415593666</c:v>
                </c:pt>
                <c:pt idx="62">
                  <c:v>-0.36599422461699382</c:v>
                </c:pt>
                <c:pt idx="63">
                  <c:v>-0.25809184214215908</c:v>
                </c:pt>
                <c:pt idx="64">
                  <c:v>-0.33717750386443918</c:v>
                </c:pt>
                <c:pt idx="65">
                  <c:v>-0.57433801323736022</c:v>
                </c:pt>
                <c:pt idx="66">
                  <c:v>-0.17806329135484542</c:v>
                </c:pt>
                <c:pt idx="67">
                  <c:v>-0.34689799426884205</c:v>
                </c:pt>
                <c:pt idx="68">
                  <c:v>-0.10272623403059337</c:v>
                </c:pt>
                <c:pt idx="69">
                  <c:v>-0.63507917456135532</c:v>
                </c:pt>
                <c:pt idx="70">
                  <c:v>-0.21009394089003214</c:v>
                </c:pt>
                <c:pt idx="71">
                  <c:v>-0.23095043497970474</c:v>
                </c:pt>
                <c:pt idx="72">
                  <c:v>-0.43086972221714603</c:v>
                </c:pt>
                <c:pt idx="73">
                  <c:v>-0.30085031548704821</c:v>
                </c:pt>
                <c:pt idx="74">
                  <c:v>-0.48842705957898952</c:v>
                </c:pt>
                <c:pt idx="75">
                  <c:v>9.5117332279146177E-2</c:v>
                </c:pt>
                <c:pt idx="76">
                  <c:v>-1.3834111555326871</c:v>
                </c:pt>
                <c:pt idx="77">
                  <c:v>-0.11010534840967996</c:v>
                </c:pt>
                <c:pt idx="78">
                  <c:v>-0.37474931639199599</c:v>
                </c:pt>
                <c:pt idx="79">
                  <c:v>-0.76979244957735682</c:v>
                </c:pt>
                <c:pt idx="80">
                  <c:v>-0.45511330232419456</c:v>
                </c:pt>
                <c:pt idx="81">
                  <c:v>-0.34753682931147217</c:v>
                </c:pt>
                <c:pt idx="82">
                  <c:v>-3.0466977786612403E-2</c:v>
                </c:pt>
                <c:pt idx="83">
                  <c:v>-0.59188071461347869</c:v>
                </c:pt>
                <c:pt idx="84">
                  <c:v>-0.24560210542054411</c:v>
                </c:pt>
                <c:pt idx="85">
                  <c:v>-0.27765931917035874</c:v>
                </c:pt>
                <c:pt idx="86">
                  <c:v>-0.1397652105882751</c:v>
                </c:pt>
              </c:numCache>
            </c:numRef>
          </c:val>
          <c:smooth val="0"/>
          <c:extLst>
            <c:ext xmlns:c16="http://schemas.microsoft.com/office/drawing/2014/chart" uri="{C3380CC4-5D6E-409C-BE32-E72D297353CC}">
              <c16:uniqueId val="{00000001-CC33-468B-A53A-E215FB3A0C05}"/>
            </c:ext>
          </c:extLst>
        </c:ser>
        <c:ser>
          <c:idx val="2"/>
          <c:order val="2"/>
          <c:tx>
            <c:strRef>
              <c:f>'a&amp;b_dedicated_merge'!$AW$1</c:f>
              <c:strCache>
                <c:ptCount val="1"/>
                <c:pt idx="0">
                  <c:v>Average ATTP difference</c:v>
                </c:pt>
              </c:strCache>
            </c:strRef>
          </c:tx>
          <c:spPr>
            <a:ln w="28575" cap="rnd">
              <a:solidFill>
                <a:schemeClr val="accent3"/>
              </a:solidFill>
              <a:round/>
            </a:ln>
            <a:effectLst/>
          </c:spPr>
          <c:marker>
            <c:symbol val="none"/>
          </c:marker>
          <c:cat>
            <c:numRef>
              <c:f>'a&amp;b_dedicated_merge'!$AR$2:$AR$88</c:f>
              <c:numCache>
                <c:formatCode>m/d/yyyy</c:formatCode>
                <c:ptCount val="87"/>
                <c:pt idx="0">
                  <c:v>43409</c:v>
                </c:pt>
                <c:pt idx="1">
                  <c:v>43410</c:v>
                </c:pt>
                <c:pt idx="2">
                  <c:v>43411</c:v>
                </c:pt>
                <c:pt idx="3">
                  <c:v>43412</c:v>
                </c:pt>
                <c:pt idx="4">
                  <c:v>43413</c:v>
                </c:pt>
                <c:pt idx="5">
                  <c:v>43414</c:v>
                </c:pt>
                <c:pt idx="6">
                  <c:v>43415</c:v>
                </c:pt>
                <c:pt idx="7">
                  <c:v>43416</c:v>
                </c:pt>
                <c:pt idx="8">
                  <c:v>43417</c:v>
                </c:pt>
                <c:pt idx="9">
                  <c:v>43418</c:v>
                </c:pt>
                <c:pt idx="10">
                  <c:v>43419</c:v>
                </c:pt>
                <c:pt idx="11">
                  <c:v>43420</c:v>
                </c:pt>
                <c:pt idx="12">
                  <c:v>43421</c:v>
                </c:pt>
                <c:pt idx="13">
                  <c:v>43422</c:v>
                </c:pt>
                <c:pt idx="14">
                  <c:v>43423</c:v>
                </c:pt>
                <c:pt idx="15">
                  <c:v>43424</c:v>
                </c:pt>
                <c:pt idx="16">
                  <c:v>43425</c:v>
                </c:pt>
                <c:pt idx="17">
                  <c:v>43426</c:v>
                </c:pt>
                <c:pt idx="18">
                  <c:v>43427</c:v>
                </c:pt>
                <c:pt idx="19">
                  <c:v>43428</c:v>
                </c:pt>
                <c:pt idx="20">
                  <c:v>43429</c:v>
                </c:pt>
                <c:pt idx="21">
                  <c:v>43430</c:v>
                </c:pt>
                <c:pt idx="22">
                  <c:v>43431</c:v>
                </c:pt>
                <c:pt idx="23">
                  <c:v>43432</c:v>
                </c:pt>
                <c:pt idx="24">
                  <c:v>43433</c:v>
                </c:pt>
                <c:pt idx="25">
                  <c:v>43434</c:v>
                </c:pt>
                <c:pt idx="26">
                  <c:v>43435</c:v>
                </c:pt>
                <c:pt idx="27">
                  <c:v>43436</c:v>
                </c:pt>
                <c:pt idx="28">
                  <c:v>43437</c:v>
                </c:pt>
                <c:pt idx="29">
                  <c:v>43438</c:v>
                </c:pt>
                <c:pt idx="30">
                  <c:v>43439</c:v>
                </c:pt>
                <c:pt idx="31">
                  <c:v>43440</c:v>
                </c:pt>
                <c:pt idx="32">
                  <c:v>43441</c:v>
                </c:pt>
                <c:pt idx="33">
                  <c:v>43442</c:v>
                </c:pt>
                <c:pt idx="34">
                  <c:v>43443</c:v>
                </c:pt>
                <c:pt idx="35">
                  <c:v>43444</c:v>
                </c:pt>
                <c:pt idx="36">
                  <c:v>43445</c:v>
                </c:pt>
                <c:pt idx="37">
                  <c:v>43446</c:v>
                </c:pt>
                <c:pt idx="38">
                  <c:v>43447</c:v>
                </c:pt>
                <c:pt idx="39">
                  <c:v>43448</c:v>
                </c:pt>
                <c:pt idx="40">
                  <c:v>43449</c:v>
                </c:pt>
                <c:pt idx="41">
                  <c:v>43450</c:v>
                </c:pt>
                <c:pt idx="42">
                  <c:v>43451</c:v>
                </c:pt>
                <c:pt idx="43">
                  <c:v>43452</c:v>
                </c:pt>
                <c:pt idx="44">
                  <c:v>43453</c:v>
                </c:pt>
                <c:pt idx="45">
                  <c:v>43454</c:v>
                </c:pt>
                <c:pt idx="46">
                  <c:v>43455</c:v>
                </c:pt>
                <c:pt idx="47">
                  <c:v>43456</c:v>
                </c:pt>
                <c:pt idx="48">
                  <c:v>43457</c:v>
                </c:pt>
                <c:pt idx="49">
                  <c:v>43458</c:v>
                </c:pt>
                <c:pt idx="50">
                  <c:v>43459</c:v>
                </c:pt>
                <c:pt idx="51">
                  <c:v>43460</c:v>
                </c:pt>
                <c:pt idx="52">
                  <c:v>43461</c:v>
                </c:pt>
                <c:pt idx="53">
                  <c:v>43462</c:v>
                </c:pt>
                <c:pt idx="54">
                  <c:v>43463</c:v>
                </c:pt>
                <c:pt idx="55">
                  <c:v>43464</c:v>
                </c:pt>
                <c:pt idx="56">
                  <c:v>43465</c:v>
                </c:pt>
                <c:pt idx="57">
                  <c:v>43466</c:v>
                </c:pt>
                <c:pt idx="58">
                  <c:v>43467</c:v>
                </c:pt>
                <c:pt idx="59">
                  <c:v>43468</c:v>
                </c:pt>
                <c:pt idx="60">
                  <c:v>43469</c:v>
                </c:pt>
                <c:pt idx="61">
                  <c:v>43470</c:v>
                </c:pt>
                <c:pt idx="62">
                  <c:v>43471</c:v>
                </c:pt>
                <c:pt idx="63">
                  <c:v>43472</c:v>
                </c:pt>
                <c:pt idx="64">
                  <c:v>43473</c:v>
                </c:pt>
                <c:pt idx="65">
                  <c:v>43474</c:v>
                </c:pt>
                <c:pt idx="66">
                  <c:v>43475</c:v>
                </c:pt>
                <c:pt idx="67">
                  <c:v>43476</c:v>
                </c:pt>
                <c:pt idx="68">
                  <c:v>43477</c:v>
                </c:pt>
                <c:pt idx="69">
                  <c:v>43478</c:v>
                </c:pt>
                <c:pt idx="70">
                  <c:v>43479</c:v>
                </c:pt>
                <c:pt idx="71">
                  <c:v>43480</c:v>
                </c:pt>
                <c:pt idx="72">
                  <c:v>43481</c:v>
                </c:pt>
                <c:pt idx="73">
                  <c:v>43482</c:v>
                </c:pt>
                <c:pt idx="74">
                  <c:v>43483</c:v>
                </c:pt>
                <c:pt idx="75">
                  <c:v>43484</c:v>
                </c:pt>
                <c:pt idx="76">
                  <c:v>43485</c:v>
                </c:pt>
                <c:pt idx="77">
                  <c:v>43486</c:v>
                </c:pt>
                <c:pt idx="78">
                  <c:v>43487</c:v>
                </c:pt>
                <c:pt idx="79">
                  <c:v>43488</c:v>
                </c:pt>
                <c:pt idx="80">
                  <c:v>43489</c:v>
                </c:pt>
                <c:pt idx="81">
                  <c:v>43490</c:v>
                </c:pt>
                <c:pt idx="82">
                  <c:v>43491</c:v>
                </c:pt>
                <c:pt idx="83">
                  <c:v>43492</c:v>
                </c:pt>
                <c:pt idx="84">
                  <c:v>43493</c:v>
                </c:pt>
                <c:pt idx="85">
                  <c:v>43494</c:v>
                </c:pt>
                <c:pt idx="86">
                  <c:v>43495</c:v>
                </c:pt>
              </c:numCache>
            </c:numRef>
          </c:cat>
          <c:val>
            <c:numRef>
              <c:f>'a&amp;b_dedicated_merge'!$AW$2:$AW$88</c:f>
              <c:numCache>
                <c:formatCode>General</c:formatCode>
                <c:ptCount val="87"/>
                <c:pt idx="0">
                  <c:v>-1.5473711334757945</c:v>
                </c:pt>
                <c:pt idx="1">
                  <c:v>-1.3837492473071193</c:v>
                </c:pt>
                <c:pt idx="2">
                  <c:v>-1.5213853545958025</c:v>
                </c:pt>
                <c:pt idx="3">
                  <c:v>-1.3868862241235071</c:v>
                </c:pt>
                <c:pt idx="4">
                  <c:v>-1.6948975563212541</c:v>
                </c:pt>
                <c:pt idx="5">
                  <c:v>-0.68106667357474748</c:v>
                </c:pt>
                <c:pt idx="6">
                  <c:v>-1.8687990840447826</c:v>
                </c:pt>
                <c:pt idx="7">
                  <c:v>-0.9775117622571704</c:v>
                </c:pt>
                <c:pt idx="8">
                  <c:v>-1.5592545796596433</c:v>
                </c:pt>
                <c:pt idx="9">
                  <c:v>-1.439513951356264</c:v>
                </c:pt>
                <c:pt idx="10">
                  <c:v>-2.2525021028992001</c:v>
                </c:pt>
                <c:pt idx="11">
                  <c:v>-1.3365622009365694</c:v>
                </c:pt>
                <c:pt idx="12">
                  <c:v>-0.5346841380174493</c:v>
                </c:pt>
                <c:pt idx="13">
                  <c:v>-1.9534941780427151</c:v>
                </c:pt>
                <c:pt idx="14">
                  <c:v>-1.3414041377459163</c:v>
                </c:pt>
                <c:pt idx="15">
                  <c:v>-1.6479484224618306</c:v>
                </c:pt>
                <c:pt idx="16">
                  <c:v>-0.83519221515210018</c:v>
                </c:pt>
                <c:pt idx="19">
                  <c:v>-2.4015140489659865</c:v>
                </c:pt>
                <c:pt idx="20">
                  <c:v>-1.6574435821556393</c:v>
                </c:pt>
                <c:pt idx="21">
                  <c:v>-1.183065306482096</c:v>
                </c:pt>
                <c:pt idx="22">
                  <c:v>-1.6153596142284452</c:v>
                </c:pt>
                <c:pt idx="23">
                  <c:v>-1.2551720681397762</c:v>
                </c:pt>
                <c:pt idx="24">
                  <c:v>-1.3741976792226571</c:v>
                </c:pt>
                <c:pt idx="25">
                  <c:v>-1.6975070925931948</c:v>
                </c:pt>
                <c:pt idx="26">
                  <c:v>-1.4025575254229963</c:v>
                </c:pt>
                <c:pt idx="27">
                  <c:v>-2.3177930914998606</c:v>
                </c:pt>
                <c:pt idx="28">
                  <c:v>-1.5941629120003202</c:v>
                </c:pt>
                <c:pt idx="29">
                  <c:v>-1.5373247549695954</c:v>
                </c:pt>
                <c:pt idx="30">
                  <c:v>-1.7394653231625579</c:v>
                </c:pt>
                <c:pt idx="31">
                  <c:v>-1.4402959692095885</c:v>
                </c:pt>
                <c:pt idx="32">
                  <c:v>-1.6698213872871854</c:v>
                </c:pt>
                <c:pt idx="33">
                  <c:v>-0.82399429521266632</c:v>
                </c:pt>
                <c:pt idx="34">
                  <c:v>-2.1590407860800442</c:v>
                </c:pt>
                <c:pt idx="35">
                  <c:v>-1.05228184008945</c:v>
                </c:pt>
                <c:pt idx="36">
                  <c:v>-1.151938395692059</c:v>
                </c:pt>
                <c:pt idx="37">
                  <c:v>-1.423384164996655</c:v>
                </c:pt>
                <c:pt idx="38">
                  <c:v>-1.2723189361377123</c:v>
                </c:pt>
                <c:pt idx="39">
                  <c:v>-1.7980716925631184</c:v>
                </c:pt>
                <c:pt idx="40">
                  <c:v>-0.90581991786646399</c:v>
                </c:pt>
                <c:pt idx="41">
                  <c:v>-1.9483843736783533</c:v>
                </c:pt>
                <c:pt idx="42">
                  <c:v>-1.2900036964822759</c:v>
                </c:pt>
                <c:pt idx="43">
                  <c:v>-1.5830804640716749</c:v>
                </c:pt>
                <c:pt idx="44">
                  <c:v>-1.4770534644706466</c:v>
                </c:pt>
                <c:pt idx="45">
                  <c:v>-1.3089880027058207</c:v>
                </c:pt>
                <c:pt idx="46">
                  <c:v>-1.1768874094481421</c:v>
                </c:pt>
                <c:pt idx="47">
                  <c:v>-0.4893650869643556</c:v>
                </c:pt>
                <c:pt idx="48">
                  <c:v>-1.4633339666609213</c:v>
                </c:pt>
                <c:pt idx="49">
                  <c:v>-0.73104671297023383</c:v>
                </c:pt>
                <c:pt idx="51">
                  <c:v>-0.89726190379034221</c:v>
                </c:pt>
                <c:pt idx="52">
                  <c:v>-1.0540734083902741</c:v>
                </c:pt>
                <c:pt idx="53">
                  <c:v>-1.0800767033181873</c:v>
                </c:pt>
                <c:pt idx="54">
                  <c:v>-0.60939508631394568</c:v>
                </c:pt>
                <c:pt idx="55">
                  <c:v>-1.281209441497738</c:v>
                </c:pt>
                <c:pt idx="56">
                  <c:v>-1.0461384876508866</c:v>
                </c:pt>
                <c:pt idx="59">
                  <c:v>-1.1121504426639222</c:v>
                </c:pt>
                <c:pt idx="60">
                  <c:v>-1.4565829047248888</c:v>
                </c:pt>
                <c:pt idx="61">
                  <c:v>-0.94059284427982703</c:v>
                </c:pt>
                <c:pt idx="62">
                  <c:v>-2.1614294109410164</c:v>
                </c:pt>
                <c:pt idx="63">
                  <c:v>-1.771302132209511</c:v>
                </c:pt>
                <c:pt idx="64">
                  <c:v>-1.7628833870250171</c:v>
                </c:pt>
                <c:pt idx="65">
                  <c:v>-1.6880583439455967</c:v>
                </c:pt>
                <c:pt idx="66">
                  <c:v>-1.3378671184451072</c:v>
                </c:pt>
                <c:pt idx="67">
                  <c:v>-1.76000262397798</c:v>
                </c:pt>
                <c:pt idx="68">
                  <c:v>-2.0166455362748246</c:v>
                </c:pt>
                <c:pt idx="69">
                  <c:v>-1.9073705947697552</c:v>
                </c:pt>
                <c:pt idx="70">
                  <c:v>-1.3584938273560614</c:v>
                </c:pt>
                <c:pt idx="71">
                  <c:v>-1.317254952960238</c:v>
                </c:pt>
                <c:pt idx="72">
                  <c:v>-1.5870684316645793</c:v>
                </c:pt>
                <c:pt idx="73">
                  <c:v>-1.4863420908610685</c:v>
                </c:pt>
                <c:pt idx="74">
                  <c:v>-2.4857533644157832</c:v>
                </c:pt>
                <c:pt idx="75">
                  <c:v>-1.1128253015608573</c:v>
                </c:pt>
                <c:pt idx="76">
                  <c:v>-2.8959496988853699</c:v>
                </c:pt>
                <c:pt idx="77">
                  <c:v>-0.86633382566818828</c:v>
                </c:pt>
                <c:pt idx="78">
                  <c:v>-1.5527304127693271</c:v>
                </c:pt>
                <c:pt idx="79">
                  <c:v>-2.1348044678729829</c:v>
                </c:pt>
                <c:pt idx="80">
                  <c:v>-1.9952861460033893</c:v>
                </c:pt>
                <c:pt idx="81">
                  <c:v>-1.4392413308970631</c:v>
                </c:pt>
                <c:pt idx="82">
                  <c:v>-1.1061431436298075</c:v>
                </c:pt>
                <c:pt idx="83">
                  <c:v>-2.218430806318048</c:v>
                </c:pt>
                <c:pt idx="84">
                  <c:v>-1.3186936156094033</c:v>
                </c:pt>
                <c:pt idx="85">
                  <c:v>-1.2834771538851177</c:v>
                </c:pt>
                <c:pt idx="86">
                  <c:v>-0.73116407008023576</c:v>
                </c:pt>
              </c:numCache>
            </c:numRef>
          </c:val>
          <c:smooth val="0"/>
          <c:extLst>
            <c:ext xmlns:c16="http://schemas.microsoft.com/office/drawing/2014/chart" uri="{C3380CC4-5D6E-409C-BE32-E72D297353CC}">
              <c16:uniqueId val="{00000002-CC33-468B-A53A-E215FB3A0C05}"/>
            </c:ext>
          </c:extLst>
        </c:ser>
        <c:dLbls>
          <c:showLegendKey val="0"/>
          <c:showVal val="0"/>
          <c:showCatName val="0"/>
          <c:showSerName val="0"/>
          <c:showPercent val="0"/>
          <c:showBubbleSize val="0"/>
        </c:dLbls>
        <c:smooth val="0"/>
        <c:axId val="454898976"/>
        <c:axId val="454886080"/>
      </c:lineChart>
      <c:dateAx>
        <c:axId val="454898976"/>
        <c:scaling>
          <c:orientation val="minMax"/>
        </c:scaling>
        <c:delete val="0"/>
        <c:axPos val="b"/>
        <c:numFmt formatCode="m/d;@"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886080"/>
        <c:crosses val="autoZero"/>
        <c:auto val="1"/>
        <c:lblOffset val="100"/>
        <c:baseTimeUnit val="days"/>
        <c:majorUnit val="14"/>
        <c:majorTimeUnit val="days"/>
      </c:dateAx>
      <c:valAx>
        <c:axId val="4548860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898976"/>
        <c:crosses val="autoZero"/>
        <c:crossBetween val="between"/>
      </c:valAx>
      <c:spPr>
        <a:noFill/>
        <a:ln>
          <a:noFill/>
        </a:ln>
        <a:effectLst/>
      </c:spPr>
    </c:plotArea>
    <c:legend>
      <c:legendPos val="b"/>
      <c:layout>
        <c:manualLayout>
          <c:xMode val="edge"/>
          <c:yMode val="edge"/>
          <c:x val="0"/>
          <c:y val="0.90401393937695673"/>
          <c:w val="1"/>
          <c:h val="9.5986060623043268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124C41-B9BF-44DF-A95A-81BD0DB2F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47</TotalTime>
  <Pages>29</Pages>
  <Words>18917</Words>
  <Characters>107832</Characters>
  <Application>Microsoft Office Word</Application>
  <DocSecurity>0</DocSecurity>
  <Lines>898</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429</cp:revision>
  <cp:lastPrinted>2019-03-29T20:31:00Z</cp:lastPrinted>
  <dcterms:created xsi:type="dcterms:W3CDTF">2019-09-12T21:31:00Z</dcterms:created>
  <dcterms:modified xsi:type="dcterms:W3CDTF">2019-10-06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